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D4AF5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 xml:space="preserve">ADDIN Mendeley Bibliography CSL_BIBLIOGRAPHY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t xml:space="preserve">Adams, J., Edwards, A.J. &amp; Emberton, H. (1985a). Sexual size dimorphism and assortative mating in the obligate coral commensal Trapezia ferruginea Latreille (Decapoda, Xanthidae). </w:t>
      </w:r>
      <w:r>
        <w:rPr>
          <w:i/>
          <w:iCs/>
          <w:sz w:val="24"/>
          <w:szCs w:val="24"/>
        </w:rPr>
        <w:t>Crustaceana</w:t>
      </w:r>
      <w:r>
        <w:rPr>
          <w:sz w:val="24"/>
          <w:szCs w:val="24"/>
        </w:rPr>
        <w:t>, 48, 188–194.</w:t>
      </w:r>
    </w:p>
    <w:p w14:paraId="1756D96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ams, J. &amp; Greenwood, P.J. (1983). Why are males bigger than females in pre-copula pairs of Gammarus pulex?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13, 239–241.</w:t>
      </w:r>
    </w:p>
    <w:p w14:paraId="79DED42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ams, J., Greenwood, P.J., Pollitt, R. &amp; Yonow, T. (1985b). Loading constraints and sexual size dimorphism in Asellus aquaticus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92, 277–287.</w:t>
      </w:r>
    </w:p>
    <w:p w14:paraId="747DBB8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hmad, M., Gilbert, R.I. &amp; Naqui, A.-U.-N. (1985). Assortative mating for height in Pakistani arranged marriages. </w:t>
      </w:r>
      <w:r>
        <w:rPr>
          <w:i/>
          <w:iCs/>
          <w:sz w:val="24"/>
          <w:szCs w:val="24"/>
        </w:rPr>
        <w:t>J. Biosoc. Sci.</w:t>
      </w:r>
      <w:r>
        <w:rPr>
          <w:sz w:val="24"/>
          <w:szCs w:val="24"/>
        </w:rPr>
        <w:t>, 17, 211–214.</w:t>
      </w:r>
    </w:p>
    <w:p w14:paraId="1690F2E8" w14:textId="0B6D2853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Ajala, O., Frémeaux, A.E., Hosking, J., Metcalf, B.S., Jeffery, A.N., Voss, L.D.,</w:t>
      </w:r>
      <w:r w:rsidR="000F25D9">
        <w:rPr>
          <w:sz w:val="24"/>
          <w:szCs w:val="24"/>
        </w:rPr>
        <w:t xml:space="preserve"> Wilkin, T.J. </w:t>
      </w:r>
      <w:r>
        <w:rPr>
          <w:sz w:val="24"/>
          <w:szCs w:val="24"/>
        </w:rPr>
        <w:t xml:space="preserve">(2011). The relationship of height and body fat to gender-assortative weight gain in children. A longitudinal cohort study (EarlyBird 44). </w:t>
      </w:r>
      <w:r>
        <w:rPr>
          <w:i/>
          <w:iCs/>
          <w:sz w:val="24"/>
          <w:szCs w:val="24"/>
        </w:rPr>
        <w:t>Int. J. Pediatr. Obes.</w:t>
      </w:r>
      <w:r>
        <w:rPr>
          <w:sz w:val="24"/>
          <w:szCs w:val="24"/>
        </w:rPr>
        <w:t>, 6, 223–228.</w:t>
      </w:r>
    </w:p>
    <w:p w14:paraId="51C36A4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Al-Kandari, Y., Crews, D.E. &amp; Poirier, F.E. (2002). Length of marriage and its effect on spousal concordance in Kuwait. </w:t>
      </w:r>
      <w:r>
        <w:rPr>
          <w:i/>
          <w:iCs/>
          <w:sz w:val="24"/>
          <w:szCs w:val="24"/>
          <w:lang w:val="pt-BR"/>
        </w:rPr>
        <w:t>Am. J. Hum. Biol.</w:t>
      </w:r>
      <w:r>
        <w:rPr>
          <w:sz w:val="24"/>
          <w:szCs w:val="24"/>
          <w:lang w:val="pt-BR"/>
        </w:rPr>
        <w:t>, 14, 1–8.</w:t>
      </w:r>
    </w:p>
    <w:p w14:paraId="50D1D26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Alcantara, M.B., Lima, L.P. &amp; Bastos, R.P. (2007). </w:t>
      </w:r>
      <w:r>
        <w:rPr>
          <w:sz w:val="24"/>
          <w:szCs w:val="24"/>
        </w:rPr>
        <w:t xml:space="preserve">Breeding activity of Scinax centralis (Anura, Hylidae) in Central Brazil. </w:t>
      </w:r>
      <w:r>
        <w:rPr>
          <w:i/>
          <w:iCs/>
          <w:sz w:val="24"/>
          <w:szCs w:val="24"/>
        </w:rPr>
        <w:t>Iheringia</w:t>
      </w:r>
      <w:r>
        <w:rPr>
          <w:sz w:val="24"/>
          <w:szCs w:val="24"/>
        </w:rPr>
        <w:t>, 97, 406–410.</w:t>
      </w:r>
    </w:p>
    <w:p w14:paraId="1C81AFBB" w14:textId="3D419701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lcock, J. &amp; Hadley, N.F. (1987). Tests of alternative hypotheses for assortative mating by size: A comparison of two meloid beetles (Coleoptera: Meloidae). </w:t>
      </w:r>
      <w:r>
        <w:rPr>
          <w:i/>
          <w:iCs/>
          <w:sz w:val="24"/>
          <w:szCs w:val="24"/>
        </w:rPr>
        <w:t>J. Kansas Entomol. Soc.</w:t>
      </w:r>
      <w:r>
        <w:rPr>
          <w:sz w:val="24"/>
          <w:szCs w:val="24"/>
        </w:rPr>
        <w:t>, 60, 41–50.</w:t>
      </w:r>
      <w:r w:rsidR="00D13DD8">
        <w:rPr>
          <w:sz w:val="24"/>
          <w:szCs w:val="24"/>
        </w:rPr>
        <w:t>&lt;</w:t>
      </w:r>
    </w:p>
    <w:p w14:paraId="363F6B8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lonzo, J.., McKaye, K.R. &amp; van den Berghe, E.P. (2001). Parental defense of young by the convict cichlid, Archocentrus nigrofasciatus, in Lake Xiloá, Nicaragua. </w:t>
      </w:r>
      <w:r>
        <w:rPr>
          <w:i/>
          <w:iCs/>
          <w:sz w:val="24"/>
          <w:szCs w:val="24"/>
        </w:rPr>
        <w:t>J. Aquaric. Aquat. Sci.</w:t>
      </w:r>
      <w:r>
        <w:rPr>
          <w:sz w:val="24"/>
          <w:szCs w:val="24"/>
        </w:rPr>
        <w:t>, 9, 208–228.</w:t>
      </w:r>
    </w:p>
    <w:p w14:paraId="3A0C142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ngeloni, L. &amp; Bradbury, J. (1999). Body size influences mating strategies in a simultaneously hermaphroditic sea slug, aplysia vaccaria. </w:t>
      </w:r>
      <w:r>
        <w:rPr>
          <w:i/>
          <w:iCs/>
          <w:sz w:val="24"/>
          <w:szCs w:val="24"/>
        </w:rPr>
        <w:t>Ethol. Ecol. Evol.</w:t>
      </w:r>
      <w:r>
        <w:rPr>
          <w:sz w:val="24"/>
          <w:szCs w:val="24"/>
        </w:rPr>
        <w:t>, 11, 187–195.</w:t>
      </w:r>
    </w:p>
    <w:p w14:paraId="7C6DB8F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ngeloni, L., Bradbury, J.W. &amp; Burton, R.S. (2003). Multiple mating, paternity, and body size in a simultaneous hermaphrodite, Aplysia californica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4, 554–560.</w:t>
      </w:r>
    </w:p>
    <w:p w14:paraId="185CC5C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nnest, J.L., Sing, C.F., Biron, P. &amp; Mongeau, J.G. (1983). Familial aggregation of blood pressure and weight in adoptive families. </w:t>
      </w:r>
      <w:r>
        <w:rPr>
          <w:i/>
          <w:iCs/>
          <w:sz w:val="24"/>
          <w:szCs w:val="24"/>
        </w:rPr>
        <w:t>Am. J. Epidemiol.</w:t>
      </w:r>
      <w:r>
        <w:rPr>
          <w:sz w:val="24"/>
          <w:szCs w:val="24"/>
        </w:rPr>
        <w:t>, 117, 492–506.</w:t>
      </w:r>
    </w:p>
    <w:p w14:paraId="3A1D11A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panius, V. &amp; Nisbet, I.C.T. (2006). Serum immunoglobulin G levels are positively related to reproductive performance in a long-lived seabird, the common tern (Sterna hirundo). </w:t>
      </w:r>
      <w:r>
        <w:rPr>
          <w:i/>
          <w:iCs/>
          <w:sz w:val="24"/>
          <w:szCs w:val="24"/>
        </w:rPr>
        <w:t>Oecologia</w:t>
      </w:r>
      <w:r>
        <w:rPr>
          <w:sz w:val="24"/>
          <w:szCs w:val="24"/>
        </w:rPr>
        <w:t>, 147, 12–23.</w:t>
      </w:r>
    </w:p>
    <w:p w14:paraId="083A244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rak, A. (1988). Female mate selection in the natterjack toad: active choice or passive atraction?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22, 317–327.</w:t>
      </w:r>
    </w:p>
    <w:p w14:paraId="398DB87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rnqvist, G., Rowe, L., Krupa, J.J. &amp; Sih, A. (1996). Assortative mating by size: A meta-analysis of mating patterns in water striders. </w:t>
      </w:r>
      <w:r>
        <w:rPr>
          <w:i/>
          <w:iCs/>
          <w:sz w:val="24"/>
          <w:szCs w:val="24"/>
        </w:rPr>
        <w:t>Evol. Ecol.</w:t>
      </w:r>
      <w:r>
        <w:rPr>
          <w:sz w:val="24"/>
          <w:szCs w:val="24"/>
        </w:rPr>
        <w:t>, 10, 265–284.</w:t>
      </w:r>
    </w:p>
    <w:p w14:paraId="0CEB7C5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Arntzen, J.W. (1999). Sexual selection and male mate choice in the common toad, Bufo bufo. </w:t>
      </w:r>
      <w:r>
        <w:rPr>
          <w:i/>
          <w:iCs/>
          <w:sz w:val="24"/>
          <w:szCs w:val="24"/>
          <w:lang w:val="pt-BR"/>
        </w:rPr>
        <w:t>Ethol. Ecol. Evol.</w:t>
      </w:r>
      <w:r>
        <w:rPr>
          <w:sz w:val="24"/>
          <w:szCs w:val="24"/>
          <w:lang w:val="pt-BR"/>
        </w:rPr>
        <w:t>, 11, 407–414.</w:t>
      </w:r>
    </w:p>
    <w:p w14:paraId="410CC7E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Avaca, M.S., Narvarte, M. &amp; Martín, P. (2012). </w:t>
      </w:r>
      <w:r>
        <w:rPr>
          <w:sz w:val="24"/>
          <w:szCs w:val="24"/>
        </w:rPr>
        <w:t xml:space="preserve">Size-assortative mating and effect of maternal body size on the reproductive output of the nassariid Buccinanops globulosus. </w:t>
      </w:r>
      <w:r>
        <w:rPr>
          <w:i/>
          <w:iCs/>
          <w:sz w:val="24"/>
          <w:szCs w:val="24"/>
        </w:rPr>
        <w:t>J. Sea Res.</w:t>
      </w:r>
      <w:r>
        <w:rPr>
          <w:sz w:val="24"/>
          <w:szCs w:val="24"/>
        </w:rPr>
        <w:t>, 69, 16–22.</w:t>
      </w:r>
    </w:p>
    <w:p w14:paraId="225EB82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wata, S. &amp; Kohda, M. (2004). Parental roles and the amount of care in a bi-parental substrate brooding cichlid: The effect of size differences within pairs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141, 1135–1149.</w:t>
      </w:r>
    </w:p>
    <w:p w14:paraId="26CB569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eza, J.A., Bolaños, J.A., Hernandez, J.E., Lira, C. &amp; López, R. (2011). Monogamy does not last long in Pontonia mexicana, a symbiotic shrimp of the amber pen-shell Pinna carnea from the southeastern Caribbean Sea. </w:t>
      </w:r>
      <w:r>
        <w:rPr>
          <w:i/>
          <w:iCs/>
          <w:sz w:val="24"/>
          <w:szCs w:val="24"/>
        </w:rPr>
        <w:t>J. Exp. Mar. Bio. Ecol.</w:t>
      </w:r>
      <w:r>
        <w:rPr>
          <w:sz w:val="24"/>
          <w:szCs w:val="24"/>
        </w:rPr>
        <w:t>, 407, 41–47.</w:t>
      </w:r>
    </w:p>
    <w:p w14:paraId="61C6591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eza, J.A. &amp; Díaz-Valdés, M. (2011). The symbiotic shrimp Ascidonia flavomaculata lives solitarily in the tunicate Ascidia mentula: Implications for its mating system. </w:t>
      </w:r>
      <w:r>
        <w:rPr>
          <w:i/>
          <w:iCs/>
          <w:sz w:val="24"/>
          <w:szCs w:val="24"/>
        </w:rPr>
        <w:t>Invertebr. Biol.</w:t>
      </w:r>
      <w:r>
        <w:rPr>
          <w:sz w:val="24"/>
          <w:szCs w:val="24"/>
        </w:rPr>
        <w:t>, 130, 351–361.</w:t>
      </w:r>
    </w:p>
    <w:p w14:paraId="1155A17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eza, J.A., Ritson-Williams, R. &amp; Fuentes, M.S. (2013). Sexual and mating system in a caridean shrimp symbiotic with the winged pearl oyster in the Coral Triangle. </w:t>
      </w:r>
      <w:r>
        <w:rPr>
          <w:i/>
          <w:iCs/>
          <w:sz w:val="24"/>
          <w:szCs w:val="24"/>
        </w:rPr>
        <w:t>J. Zool.</w:t>
      </w:r>
      <w:r>
        <w:rPr>
          <w:sz w:val="24"/>
          <w:szCs w:val="24"/>
        </w:rPr>
        <w:t>, 289, 172–181.</w:t>
      </w:r>
    </w:p>
    <w:p w14:paraId="1D1F928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Baldwin, J.C. &amp; Damon, A. (1973). Some genetic traits in Solomon Island populations V. Assortative mating, with special reference to skin color. </w:t>
      </w:r>
      <w:r>
        <w:rPr>
          <w:i/>
          <w:iCs/>
          <w:sz w:val="24"/>
          <w:szCs w:val="24"/>
        </w:rPr>
        <w:t>Am. J. Phys. Anthropol.</w:t>
      </w:r>
      <w:r>
        <w:rPr>
          <w:sz w:val="24"/>
          <w:szCs w:val="24"/>
        </w:rPr>
        <w:t>, 39, 195–202.</w:t>
      </w:r>
    </w:p>
    <w:p w14:paraId="5F45A93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rquero, M.D. &amp; Hilje, B. (2017). Is mating in the Túngara Frog (Engystomops pustulosus: Leptodactylidae) random or non-random? </w:t>
      </w:r>
      <w:r>
        <w:rPr>
          <w:i/>
          <w:iCs/>
          <w:sz w:val="24"/>
          <w:szCs w:val="24"/>
        </w:rPr>
        <w:t>Mesoamerican Herpetol.</w:t>
      </w:r>
      <w:r>
        <w:rPr>
          <w:sz w:val="24"/>
          <w:szCs w:val="24"/>
        </w:rPr>
        <w:t>, 4, 382–388.</w:t>
      </w:r>
    </w:p>
    <w:p w14:paraId="0E78E70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Baruch, O., Mendel, Z., Scharf, I. &amp; Harari, A.R. (2017). Mating system, mate choice and parental care in a bark beetle. </w:t>
      </w:r>
      <w:r>
        <w:rPr>
          <w:i/>
          <w:iCs/>
          <w:sz w:val="24"/>
          <w:szCs w:val="24"/>
          <w:lang w:val="pt-BR"/>
        </w:rPr>
        <w:t>Bull. Entomol. Res.</w:t>
      </w:r>
      <w:r>
        <w:rPr>
          <w:sz w:val="24"/>
          <w:szCs w:val="24"/>
          <w:lang w:val="pt-BR"/>
        </w:rPr>
        <w:t>, 107, 611–619.</w:t>
      </w:r>
    </w:p>
    <w:p w14:paraId="4F44387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Basto-Riascos, M.C., López-Caro, J. &amp; Vargas-Salinas, F. (2017). </w:t>
      </w:r>
      <w:r>
        <w:rPr>
          <w:sz w:val="24"/>
          <w:szCs w:val="24"/>
        </w:rPr>
        <w:t xml:space="preserve">Reproductive ecology of the glass frog Espadarana prosoblepon (Anura: Centrolenidae) in an urban forest of the Central Andes of Colombia. </w:t>
      </w:r>
      <w:r>
        <w:rPr>
          <w:i/>
          <w:iCs/>
          <w:sz w:val="24"/>
          <w:szCs w:val="24"/>
          <w:lang w:val="pt-BR"/>
        </w:rPr>
        <w:t>J. Nat. Hist.</w:t>
      </w:r>
      <w:r>
        <w:rPr>
          <w:sz w:val="24"/>
          <w:szCs w:val="24"/>
          <w:lang w:val="pt-BR"/>
        </w:rPr>
        <w:t>, 51, 2535–2550.</w:t>
      </w:r>
    </w:p>
    <w:p w14:paraId="0737BC5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Bastos-Pereira, R. &amp; Bueno, A.A.D.P. (2016). </w:t>
      </w:r>
      <w:r>
        <w:rPr>
          <w:sz w:val="24"/>
          <w:szCs w:val="24"/>
        </w:rPr>
        <w:t xml:space="preserve">Reproductive biology and egg production of Hyalella longistila (Faxon, 1876) (Amphipoda: Hyalellidae), a freshwater amphipod in southeastern Brazil. </w:t>
      </w:r>
      <w:r>
        <w:rPr>
          <w:i/>
          <w:iCs/>
          <w:sz w:val="24"/>
          <w:szCs w:val="24"/>
        </w:rPr>
        <w:t>J. Crustac. Biol.</w:t>
      </w:r>
      <w:r>
        <w:rPr>
          <w:sz w:val="24"/>
          <w:szCs w:val="24"/>
        </w:rPr>
        <w:t>, 36, 724–730.</w:t>
      </w:r>
    </w:p>
    <w:p w14:paraId="0040766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stos, R.P. &amp; Haddad, C.F.B. (1996). Breeding activity of the Neotropical treefrog Hyla elegans (Anura, Hylidae). </w:t>
      </w:r>
      <w:r>
        <w:rPr>
          <w:i/>
          <w:iCs/>
          <w:sz w:val="24"/>
          <w:szCs w:val="24"/>
        </w:rPr>
        <w:t>J. Herpetol.</w:t>
      </w:r>
      <w:r>
        <w:rPr>
          <w:sz w:val="24"/>
          <w:szCs w:val="24"/>
        </w:rPr>
        <w:t>, 30, 355.</w:t>
      </w:r>
    </w:p>
    <w:p w14:paraId="4409F98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ur, B. (1992). Random mating by size in the simultaneously hermaphroditic land snail Arianta arbustorum: experiments and an explanation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43, 511–518.</w:t>
      </w:r>
    </w:p>
    <w:p w14:paraId="4DB6497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axter, J.S. (1997). </w:t>
      </w:r>
      <w:r>
        <w:rPr>
          <w:i/>
          <w:iCs/>
          <w:sz w:val="24"/>
          <w:szCs w:val="24"/>
        </w:rPr>
        <w:t>Aspects of the reproductive ecology of bull trout (Salvelinus confluentus) in the Chowade River, British Columbia</w:t>
      </w:r>
      <w:r>
        <w:rPr>
          <w:sz w:val="24"/>
          <w:szCs w:val="24"/>
        </w:rPr>
        <w:t>. Thesis-M. The University of British Columbia, Vancouver.</w:t>
      </w:r>
    </w:p>
    <w:p w14:paraId="652C726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aulieu, M., Ropert-Coudert, Y., Le Maho, Y., Ancel, A. &amp; Criscuolo, F. (2010). Foraging in an oxidative environment: relationship between δ 13 C values and oxidative status in Adélie penguins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7, 1087–1092.</w:t>
      </w:r>
    </w:p>
    <w:p w14:paraId="752CD68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cker, N.S.A., Touraille, P., Froment, A., Heyer, E. &amp; Courtiol, A. (2012). Short stature in African pygmies is not explained by sexual selection. </w:t>
      </w:r>
      <w:r>
        <w:rPr>
          <w:i/>
          <w:iCs/>
          <w:sz w:val="24"/>
          <w:szCs w:val="24"/>
        </w:rPr>
        <w:t>Evol. Hum. Behav.</w:t>
      </w:r>
      <w:r>
        <w:rPr>
          <w:sz w:val="24"/>
          <w:szCs w:val="24"/>
        </w:rPr>
        <w:t>, 33, 615–622.</w:t>
      </w:r>
    </w:p>
    <w:p w14:paraId="542E79A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eching, S. &amp; Hopp, A.B. (1999). Male mate preference and size-assortative pairing in the convict cichlid. </w:t>
      </w:r>
      <w:r>
        <w:rPr>
          <w:i/>
          <w:iCs/>
          <w:sz w:val="24"/>
          <w:szCs w:val="24"/>
        </w:rPr>
        <w:t>J. Fish Biol.</w:t>
      </w:r>
      <w:r>
        <w:rPr>
          <w:sz w:val="24"/>
          <w:szCs w:val="24"/>
        </w:rPr>
        <w:t>, 55, 1001–1008.</w:t>
      </w:r>
    </w:p>
    <w:p w14:paraId="15FD73C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eching, S.C., Wack, C.L. &amp; Ruffner, G.L. (2004). Female convict cichlids (Archocentrus nigrofasciatus) prefer to consort with same-sized males. </w:t>
      </w:r>
      <w:r>
        <w:rPr>
          <w:i/>
          <w:iCs/>
          <w:sz w:val="24"/>
          <w:szCs w:val="24"/>
        </w:rPr>
        <w:t>Ethol. Ecol. Evol.</w:t>
      </w:r>
      <w:r>
        <w:rPr>
          <w:sz w:val="24"/>
          <w:szCs w:val="24"/>
        </w:rPr>
        <w:t>, 16, 209–216.</w:t>
      </w:r>
    </w:p>
    <w:p w14:paraId="3750568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l-Venner, M.., Dray, S., Allainé, D., Menu, F. &amp; Venner, S. (2008). Unexpected male choosiness for mates in a spider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5, 77–82.</w:t>
      </w:r>
    </w:p>
    <w:p w14:paraId="2014C88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nvenuto, C., Knott, B. &amp; Weeks, S.C. (2009). Mate-guarding behavior in clam shrimp: a field approach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20, 1125–1132.</w:t>
      </w:r>
    </w:p>
    <w:p w14:paraId="585D6EB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rnstein, R. &amp; Bernstein, S. (1999). Assortative mating in soldier beetles (Cantharidae: Chauliognathus): Test of the mate-choice hypothesis. </w:t>
      </w:r>
      <w:r>
        <w:rPr>
          <w:i/>
          <w:iCs/>
          <w:sz w:val="24"/>
          <w:szCs w:val="24"/>
        </w:rPr>
        <w:t>Gt. Basin Nat.</w:t>
      </w:r>
      <w:r>
        <w:rPr>
          <w:sz w:val="24"/>
          <w:szCs w:val="24"/>
        </w:rPr>
        <w:t>, 59, 188–192.</w:t>
      </w:r>
    </w:p>
    <w:p w14:paraId="136DE2A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rnstein, R. &amp; Bernstein, S. (2003). Assortative mating in insects: Sexual selection vs. sampling artifact. </w:t>
      </w:r>
      <w:r>
        <w:rPr>
          <w:i/>
          <w:iCs/>
          <w:sz w:val="24"/>
          <w:szCs w:val="24"/>
        </w:rPr>
        <w:t>West. North Am. Nat.</w:t>
      </w:r>
      <w:r>
        <w:rPr>
          <w:sz w:val="24"/>
          <w:szCs w:val="24"/>
        </w:rPr>
        <w:t>, 63, 374–381.</w:t>
      </w:r>
    </w:p>
    <w:p w14:paraId="799D485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erven, K.A. (1981). Mate choice in the Wood Frog, Rana sylvatica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5, 707–722.</w:t>
      </w:r>
    </w:p>
    <w:p w14:paraId="21EDB88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Berzins, L.L., Gilchrist, H.G. &amp; Burness, G. (2009). No assortative mating based on size in black guillemots breeding in the Canadian Arctic. </w:t>
      </w:r>
      <w:r>
        <w:rPr>
          <w:i/>
          <w:iCs/>
          <w:sz w:val="24"/>
          <w:szCs w:val="24"/>
          <w:lang w:val="pt-BR"/>
        </w:rPr>
        <w:t>Waterbirds</w:t>
      </w:r>
      <w:r>
        <w:rPr>
          <w:sz w:val="24"/>
          <w:szCs w:val="24"/>
          <w:lang w:val="pt-BR"/>
        </w:rPr>
        <w:t>, 32, 459–463.</w:t>
      </w:r>
    </w:p>
    <w:p w14:paraId="37CCFB6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Bionda, C.L., Lajmanovich, R.C., Salas, N.E., Martino, A.L. &amp; di Tada, I.E. (2011). </w:t>
      </w:r>
      <w:r>
        <w:rPr>
          <w:sz w:val="24"/>
          <w:szCs w:val="24"/>
        </w:rPr>
        <w:t xml:space="preserve">Reproductive ecology of the common South American toad Rhinella arenarum (Anura: Bufonidae): Reproductive effort, clutch size, fecundity, and mate selection. </w:t>
      </w:r>
      <w:r>
        <w:rPr>
          <w:i/>
          <w:iCs/>
          <w:sz w:val="24"/>
          <w:szCs w:val="24"/>
        </w:rPr>
        <w:t>J. Herpetol.</w:t>
      </w:r>
      <w:r>
        <w:rPr>
          <w:sz w:val="24"/>
          <w:szCs w:val="24"/>
        </w:rPr>
        <w:t>, 45, 261–264.</w:t>
      </w:r>
    </w:p>
    <w:p w14:paraId="4DD612A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irkhead, T.R. &amp; Clarkson, K. (1980). Mate selection and precopulatory guarding in Gammarus pulex. </w:t>
      </w:r>
      <w:r>
        <w:rPr>
          <w:i/>
          <w:iCs/>
          <w:sz w:val="24"/>
          <w:szCs w:val="24"/>
        </w:rPr>
        <w:t>Z. Tierpsychol.</w:t>
      </w:r>
      <w:r>
        <w:rPr>
          <w:sz w:val="24"/>
          <w:szCs w:val="24"/>
        </w:rPr>
        <w:t>, 52, 365–380.</w:t>
      </w:r>
    </w:p>
    <w:p w14:paraId="2897A31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ag, P.T. (1983). The heritability of external morphology in Darwin’s Ground Finches (Geospiza) on Isla Daphne Major, Galapago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7, 877–894.</w:t>
      </w:r>
    </w:p>
    <w:p w14:paraId="5C59335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ag, P.T. &amp; Grant, P.R. (1978). Heritability of external morphology in Darwin’s finches. </w:t>
      </w:r>
      <w:r>
        <w:rPr>
          <w:i/>
          <w:iCs/>
          <w:sz w:val="24"/>
          <w:szCs w:val="24"/>
        </w:rPr>
        <w:t>Nature</w:t>
      </w:r>
      <w:r>
        <w:rPr>
          <w:sz w:val="24"/>
          <w:szCs w:val="24"/>
        </w:rPr>
        <w:t>, 274, 793–794.</w:t>
      </w:r>
    </w:p>
    <w:p w14:paraId="6513D6C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Boland, C.R.J., Double, M.C. &amp; Baker, G.B. (2004). Assortative mating by tail streamer length in Red-tailed Tropic birds Phaethon rubricauda breeding in the Coral Sea. </w:t>
      </w:r>
      <w:r>
        <w:rPr>
          <w:i/>
          <w:iCs/>
          <w:sz w:val="24"/>
          <w:szCs w:val="24"/>
        </w:rPr>
        <w:t>Ibis (Lond. 1859).</w:t>
      </w:r>
      <w:r>
        <w:rPr>
          <w:sz w:val="24"/>
          <w:szCs w:val="24"/>
        </w:rPr>
        <w:t>, 146, 687–690.</w:t>
      </w:r>
    </w:p>
    <w:p w14:paraId="4523EE1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öll, S. &amp; Linsenmair, K.E. (1998). Size-dependent male reproductive mating in the midwife toad Alytes success. </w:t>
      </w:r>
      <w:r>
        <w:rPr>
          <w:i/>
          <w:iCs/>
          <w:sz w:val="24"/>
          <w:szCs w:val="24"/>
        </w:rPr>
        <w:t>Amphibia-Reptilia</w:t>
      </w:r>
      <w:r>
        <w:rPr>
          <w:sz w:val="24"/>
          <w:szCs w:val="24"/>
        </w:rPr>
        <w:t>, 19, 75–89.</w:t>
      </w:r>
    </w:p>
    <w:p w14:paraId="0E71684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llache, L. &amp; Cézilly, F. (2004). Sexual selection on male body size and assortative pairing in Gammarus pulex (Crustacea: Amphipoda): field surveys and laboratory experiments. </w:t>
      </w:r>
      <w:r>
        <w:rPr>
          <w:i/>
          <w:iCs/>
          <w:sz w:val="24"/>
          <w:szCs w:val="24"/>
        </w:rPr>
        <w:t>J. Zool.</w:t>
      </w:r>
      <w:r>
        <w:rPr>
          <w:sz w:val="24"/>
          <w:szCs w:val="24"/>
        </w:rPr>
        <w:t>, 264, 135–141.</w:t>
      </w:r>
    </w:p>
    <w:p w14:paraId="2FBA650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nd, A.L., Standen, R.A., Diamond, A.W. &amp; Hobson, K.A. (2016). Sexual size dimorphism and discriminant functions for predicting the sex of Atlantic Puffins (Fratercula arctica). </w:t>
      </w:r>
      <w:r>
        <w:rPr>
          <w:i/>
          <w:iCs/>
          <w:sz w:val="24"/>
          <w:szCs w:val="24"/>
        </w:rPr>
        <w:t>J. Ornithol.</w:t>
      </w:r>
      <w:r>
        <w:rPr>
          <w:sz w:val="24"/>
          <w:szCs w:val="24"/>
        </w:rPr>
        <w:t>, 157, 875–883.</w:t>
      </w:r>
    </w:p>
    <w:p w14:paraId="1CC2935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rtolotti, G.R. &amp; Iko, W.M. (1992). Non-random pairing in American kestrels: mate choice versus intra-sexual competition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44, 811–821.</w:t>
      </w:r>
    </w:p>
    <w:p w14:paraId="6F9B234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tton, M.L. &amp; Loveland, R.E. (1992). Body size, morphological constraints, and mated pair formation in four populations of horseshoe crabs (Limulus polyphemus) along a geographic cline. </w:t>
      </w:r>
      <w:r>
        <w:rPr>
          <w:i/>
          <w:iCs/>
          <w:sz w:val="24"/>
          <w:szCs w:val="24"/>
        </w:rPr>
        <w:t>Mar. Biol.</w:t>
      </w:r>
      <w:r>
        <w:rPr>
          <w:sz w:val="24"/>
          <w:szCs w:val="24"/>
        </w:rPr>
        <w:t>, 112, 409–415.</w:t>
      </w:r>
    </w:p>
    <w:p w14:paraId="2DA46CB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urgeois, K., Dromzée, S. &amp; Vidal, E. (2014). Relationships between nest-cavity and mate selection, reproductive performance and fidelity in the mediterranean endemic yelkouan shearwater Puffinus yelkouan. </w:t>
      </w:r>
      <w:r>
        <w:rPr>
          <w:i/>
          <w:iCs/>
          <w:sz w:val="24"/>
          <w:szCs w:val="24"/>
        </w:rPr>
        <w:t>Acta Ornithol.</w:t>
      </w:r>
      <w:r>
        <w:rPr>
          <w:sz w:val="24"/>
          <w:szCs w:val="24"/>
        </w:rPr>
        <w:t>, 49, 9–22.</w:t>
      </w:r>
    </w:p>
    <w:p w14:paraId="17EBD5A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urne, G.R. (1993). Proximate costs and benefits of mate acquisition at leks of the frog Ololygon rubra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45, 1051–1059.</w:t>
      </w:r>
    </w:p>
    <w:p w14:paraId="4D6FC5A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wcock, H., Brown, G.P. &amp; Shine, R. (2013). Sexual selection in cane toads Rhinella marina: A male’s body size affects his success and his tactics. </w:t>
      </w:r>
      <w:r>
        <w:rPr>
          <w:i/>
          <w:iCs/>
          <w:sz w:val="24"/>
          <w:szCs w:val="24"/>
        </w:rPr>
        <w:t>Curr. Zool.</w:t>
      </w:r>
      <w:r>
        <w:rPr>
          <w:sz w:val="24"/>
          <w:szCs w:val="24"/>
        </w:rPr>
        <w:t>, 59, 747–753.</w:t>
      </w:r>
    </w:p>
    <w:p w14:paraId="53FE5FA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owman, R. (1987). Size dimorphism in mated pairs of American Kestrels. </w:t>
      </w:r>
      <w:r>
        <w:rPr>
          <w:i/>
          <w:iCs/>
          <w:sz w:val="24"/>
          <w:szCs w:val="24"/>
        </w:rPr>
        <w:t>Wilson Bull.</w:t>
      </w:r>
      <w:r>
        <w:rPr>
          <w:sz w:val="24"/>
          <w:szCs w:val="24"/>
        </w:rPr>
        <w:t>, 99, 465–467.</w:t>
      </w:r>
    </w:p>
    <w:p w14:paraId="60A938A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riggs, V.S. (2007). </w:t>
      </w:r>
      <w:r>
        <w:rPr>
          <w:i/>
          <w:iCs/>
          <w:sz w:val="24"/>
          <w:szCs w:val="24"/>
        </w:rPr>
        <w:t>Sexual selection and larval performance of two species of Red-Eyed Treefrogs, Agalychnis callidryas and A . moreletii of the Chiquibul Forest Reserve, Belize</w:t>
      </w:r>
      <w:r>
        <w:rPr>
          <w:sz w:val="24"/>
          <w:szCs w:val="24"/>
        </w:rPr>
        <w:t>. Dissertati. University of Miami, Coral Gables.</w:t>
      </w:r>
    </w:p>
    <w:p w14:paraId="56F033F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rown, W.D. (1990). Size-assortative mating in the blister beetle Lytta magister (Coleoptera: Meloidae) is due to male and female preference for larger mate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40, 901–909.</w:t>
      </w:r>
    </w:p>
    <w:p w14:paraId="580672E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rown, W.D. (1993). The cause of size-assortative mating in the leaf beetle Trirhabda canadensis (Coleoptera: Chrysomelidae)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33, 151–157.</w:t>
      </w:r>
    </w:p>
    <w:p w14:paraId="0A720E0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urgess, E.W. &amp; Wallin, P. (1944). Homogamy in personality characteristics. </w:t>
      </w:r>
      <w:r>
        <w:rPr>
          <w:i/>
          <w:iCs/>
          <w:sz w:val="24"/>
          <w:szCs w:val="24"/>
        </w:rPr>
        <w:t>J. Abnorm. Soc. Psychol.</w:t>
      </w:r>
      <w:r>
        <w:rPr>
          <w:sz w:val="24"/>
          <w:szCs w:val="24"/>
        </w:rPr>
        <w:t>, 39, 475–481.</w:t>
      </w:r>
    </w:p>
    <w:p w14:paraId="54904E9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yard, P.J., Mukherjee, B.N., Bhattacharya, S.K., Russell, J.M. &amp; Rao, D.C. (1989). Familial aggregation of blood pressure and anthropometric variables in patrilocal households. </w:t>
      </w:r>
      <w:r>
        <w:rPr>
          <w:i/>
          <w:iCs/>
          <w:sz w:val="24"/>
          <w:szCs w:val="24"/>
        </w:rPr>
        <w:t>Am. J. Phys. Anthropol.</w:t>
      </w:r>
      <w:r>
        <w:rPr>
          <w:sz w:val="24"/>
          <w:szCs w:val="24"/>
        </w:rPr>
        <w:t>, 79, 305–311.</w:t>
      </w:r>
    </w:p>
    <w:p w14:paraId="3F25192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Byard, P.J., Poosha, D.V.R. &amp; Satyanarayana, M. (1985). Genetic and environmental determinants of height and weight in families from Andhra Pradesh, India. </w:t>
      </w:r>
      <w:r>
        <w:rPr>
          <w:i/>
          <w:iCs/>
          <w:sz w:val="24"/>
          <w:szCs w:val="24"/>
          <w:lang w:val="pt-BR"/>
        </w:rPr>
        <w:t>Hum. Biol.</w:t>
      </w:r>
      <w:r>
        <w:rPr>
          <w:sz w:val="24"/>
          <w:szCs w:val="24"/>
          <w:lang w:val="pt-BR"/>
        </w:rPr>
        <w:t>, 57, 621–633.</w:t>
      </w:r>
    </w:p>
    <w:p w14:paraId="0D43D76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Cardoso, R.S., Costa, D.S. &amp; Loureiro, V.F. (2007). </w:t>
      </w:r>
      <w:r>
        <w:rPr>
          <w:sz w:val="24"/>
          <w:szCs w:val="24"/>
        </w:rPr>
        <w:t xml:space="preserve">Mating behaviour of the marine snail Littoraria flava (Mollusca: Caenogastropoda) on a boulder shore of south-east Brazil. </w:t>
      </w:r>
      <w:r>
        <w:rPr>
          <w:i/>
          <w:iCs/>
          <w:sz w:val="24"/>
          <w:szCs w:val="24"/>
        </w:rPr>
        <w:t>J. Mar. Biol. Assoc. United Kingdom</w:t>
      </w:r>
      <w:r>
        <w:rPr>
          <w:sz w:val="24"/>
          <w:szCs w:val="24"/>
        </w:rPr>
        <w:t>, 87, 947–952.</w:t>
      </w:r>
    </w:p>
    <w:p w14:paraId="7EAA334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astiglioni, D. da S. &amp; Bond-Buckup, G. (2008). Pairing and reproductive success in two sympatric species of Hyalella (Crustacea, Amphipoda, Dogielinotidae) from southern Brazil. </w:t>
      </w:r>
      <w:r>
        <w:rPr>
          <w:i/>
          <w:iCs/>
          <w:sz w:val="24"/>
          <w:szCs w:val="24"/>
        </w:rPr>
        <w:t>Acta Oecologica</w:t>
      </w:r>
      <w:r>
        <w:rPr>
          <w:sz w:val="24"/>
          <w:szCs w:val="24"/>
        </w:rPr>
        <w:t>, 33, 49–55.</w:t>
      </w:r>
    </w:p>
    <w:p w14:paraId="627ED80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atry, P., Phillips, R.A. &amp; Furness, R.W. (1999). Evolution of reversed sexual size dimorphism in skuas and jaegers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16, 158–168.</w:t>
      </w:r>
    </w:p>
    <w:p w14:paraId="37317FB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aine, A. &amp; Angeloni, L. (2005). Size-dependent mating and gender choice in a simultaneous hermaphrodite, Bulla gouldiana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59, 58–68.</w:t>
      </w:r>
    </w:p>
    <w:p w14:paraId="00FCA7A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Chajma, P. &amp; Vojar, J. (2016). The effect of size-assortative mating on fertilization success of the common toad (Bufo bufo). </w:t>
      </w:r>
      <w:r>
        <w:rPr>
          <w:i/>
          <w:iCs/>
          <w:sz w:val="24"/>
          <w:szCs w:val="24"/>
        </w:rPr>
        <w:t>Amphibia-Reptilia</w:t>
      </w:r>
      <w:r>
        <w:rPr>
          <w:sz w:val="24"/>
          <w:szCs w:val="24"/>
        </w:rPr>
        <w:t>, 37, 389–395.</w:t>
      </w:r>
    </w:p>
    <w:p w14:paraId="77B7AEC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ardine, J.W. &amp; Morris, R.D. (1989). Sexual size dimorphism and assortative mating in the Brown Noddy. </w:t>
      </w:r>
      <w:r>
        <w:rPr>
          <w:i/>
          <w:iCs/>
          <w:sz w:val="24"/>
          <w:szCs w:val="24"/>
        </w:rPr>
        <w:t>Condor</w:t>
      </w:r>
      <w:r>
        <w:rPr>
          <w:sz w:val="24"/>
          <w:szCs w:val="24"/>
        </w:rPr>
        <w:t>, 91, 868.</w:t>
      </w:r>
    </w:p>
    <w:p w14:paraId="5CB888E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en, W. &amp; Lu, X. (2011). Sex recognition and mate choice in male Rana kukunoris. </w:t>
      </w:r>
      <w:r>
        <w:rPr>
          <w:i/>
          <w:iCs/>
          <w:sz w:val="24"/>
          <w:szCs w:val="24"/>
        </w:rPr>
        <w:t>Herpetol. J.</w:t>
      </w:r>
      <w:r>
        <w:rPr>
          <w:sz w:val="24"/>
          <w:szCs w:val="24"/>
        </w:rPr>
        <w:t>, 21, 141–144.</w:t>
      </w:r>
    </w:p>
    <w:p w14:paraId="2E68899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en, W., Zhang, L. &amp; Lu, X. (2011). Pairs during hibernation in a temperate frog: An unusual male mating strategy among anurans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30, 15–21.</w:t>
      </w:r>
    </w:p>
    <w:p w14:paraId="7B733BD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ristensen, R. &amp; Kleindorfer, S. (2007). Assortative pairing and divergent evolution in Darwin’s Small Tree Finch, Camarhynchus parvulus. </w:t>
      </w:r>
      <w:r>
        <w:rPr>
          <w:i/>
          <w:iCs/>
          <w:sz w:val="24"/>
          <w:szCs w:val="24"/>
        </w:rPr>
        <w:t>J. Ornithol.</w:t>
      </w:r>
      <w:r>
        <w:rPr>
          <w:sz w:val="24"/>
          <w:szCs w:val="24"/>
        </w:rPr>
        <w:t>, 148, 463–470.</w:t>
      </w:r>
    </w:p>
    <w:p w14:paraId="0ECCC7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risty, J.H. (1983). Female choice in the resource-defense mating system of the sand fiddler crab, Uca pugilator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12, 169–180.</w:t>
      </w:r>
    </w:p>
    <w:p w14:paraId="611EE14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hrzastek-Spruch, H. (1979). Child growth, and assortative mating and mating radius of parents. </w:t>
      </w:r>
      <w:r>
        <w:rPr>
          <w:i/>
          <w:iCs/>
          <w:sz w:val="24"/>
          <w:szCs w:val="24"/>
        </w:rPr>
        <w:t>Stud. Hum. Ecol.</w:t>
      </w:r>
      <w:r>
        <w:rPr>
          <w:sz w:val="24"/>
          <w:szCs w:val="24"/>
        </w:rPr>
        <w:t>, 3, 147–159.</w:t>
      </w:r>
    </w:p>
    <w:p w14:paraId="78B56F9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lark, H.L. &amp; Backwell, P.R.Y. (2016). Assortative mating in a fiddler crab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153, 175–185.</w:t>
      </w:r>
    </w:p>
    <w:p w14:paraId="63876F1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larke, N. &amp; Fields, A. (2013). Mating in Veronicella sloanii (Cuvier, 1817) (Veronicellidae). </w:t>
      </w:r>
      <w:r>
        <w:rPr>
          <w:i/>
          <w:iCs/>
          <w:sz w:val="24"/>
          <w:szCs w:val="24"/>
        </w:rPr>
        <w:t>Am. Malacol. Bull.</w:t>
      </w:r>
      <w:r>
        <w:rPr>
          <w:sz w:val="24"/>
          <w:szCs w:val="24"/>
        </w:rPr>
        <w:t>, 31, 235–244.</w:t>
      </w:r>
    </w:p>
    <w:p w14:paraId="5DBDA0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ogălniceanu, D., Székely, P., Székely, D., Roşioru, D., Băncilă, R.I. &amp; Miaud, C. (2013). When males are larger than females in ecthotherms: reproductive investment in the Eastern Spadefoot Toad Pelobates syriacus. </w:t>
      </w:r>
      <w:r>
        <w:rPr>
          <w:i/>
          <w:iCs/>
          <w:sz w:val="24"/>
          <w:szCs w:val="24"/>
        </w:rPr>
        <w:t>Copeia</w:t>
      </w:r>
      <w:r>
        <w:rPr>
          <w:sz w:val="24"/>
          <w:szCs w:val="24"/>
        </w:rPr>
        <w:t>, 2013, 699–706.</w:t>
      </w:r>
    </w:p>
    <w:p w14:paraId="4ED04FF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Comeau, M., Robichaud, G., Starr, M., Therriault, J. &amp; Conan, G.Y. (1998). Mating of Snow Crab Chionoecetes opilio (Ο. Fabricius, 1788) (Decapoda, Majidae) in the Fjord of Bonne Bay, Newfoundland. </w:t>
      </w:r>
      <w:r>
        <w:rPr>
          <w:i/>
          <w:iCs/>
          <w:sz w:val="24"/>
          <w:szCs w:val="24"/>
          <w:lang w:val="pt-BR"/>
        </w:rPr>
        <w:t>Crustaceana</w:t>
      </w:r>
      <w:r>
        <w:rPr>
          <w:sz w:val="24"/>
          <w:szCs w:val="24"/>
          <w:lang w:val="pt-BR"/>
        </w:rPr>
        <w:t>, 71, 925–941.</w:t>
      </w:r>
    </w:p>
    <w:p w14:paraId="28998EB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Cordeiro, E.M.G., Corrêa, A.S., Rosi-Denadai, C.A., Tomé, H.V. V &amp; Guedes, R.N.C. (2016). </w:t>
      </w:r>
      <w:r>
        <w:rPr>
          <w:sz w:val="24"/>
          <w:szCs w:val="24"/>
        </w:rPr>
        <w:t xml:space="preserve">Insecticide resistance and size assortative mating in females of the maize weevil (Sitophilus zeamais). </w:t>
      </w:r>
      <w:r>
        <w:rPr>
          <w:i/>
          <w:iCs/>
          <w:sz w:val="24"/>
          <w:szCs w:val="24"/>
        </w:rPr>
        <w:t>Pest Manag. Sci.</w:t>
      </w:r>
      <w:r>
        <w:rPr>
          <w:sz w:val="24"/>
          <w:szCs w:val="24"/>
        </w:rPr>
        <w:t>, 73, 823–829.</w:t>
      </w:r>
    </w:p>
    <w:p w14:paraId="26054C0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ornet, S., Luquet, G. &amp; Bollache, L. (2012). Influence of female moulting status on pairing decisions and size-assortative mating in amphipods. </w:t>
      </w:r>
      <w:r>
        <w:rPr>
          <w:i/>
          <w:iCs/>
          <w:sz w:val="24"/>
          <w:szCs w:val="24"/>
        </w:rPr>
        <w:t>J. Zool.</w:t>
      </w:r>
      <w:r>
        <w:rPr>
          <w:sz w:val="24"/>
          <w:szCs w:val="24"/>
        </w:rPr>
        <w:t>, 286, 312–319.</w:t>
      </w:r>
    </w:p>
    <w:p w14:paraId="3442E6A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ôte, I.M. &amp; Hunte, W. (1989). Male and female mate choice in the redlip blenny: why bigger is better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8, 78–88.</w:t>
      </w:r>
    </w:p>
    <w:p w14:paraId="0596CE3D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fr-FR"/>
        </w:rPr>
      </w:pPr>
      <w:r>
        <w:rPr>
          <w:sz w:val="24"/>
          <w:szCs w:val="24"/>
        </w:rPr>
        <w:t xml:space="preserve">Crespi, B.J. (1989). Sexual selection and assortative mating in subdivided populations of the thrips Elaphrothrips tubercufatus (Insecta: Thysanoptera). </w:t>
      </w:r>
      <w:r w:rsidRPr="00293B5A">
        <w:rPr>
          <w:i/>
          <w:iCs/>
          <w:sz w:val="24"/>
          <w:szCs w:val="24"/>
          <w:lang w:val="fr-FR"/>
        </w:rPr>
        <w:t>Ethology</w:t>
      </w:r>
      <w:r w:rsidRPr="00293B5A">
        <w:rPr>
          <w:sz w:val="24"/>
          <w:szCs w:val="24"/>
          <w:lang w:val="fr-FR"/>
        </w:rPr>
        <w:t>, 83, 265–278.</w:t>
      </w:r>
    </w:p>
    <w:p w14:paraId="0572B78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fr-FR"/>
        </w:rPr>
        <w:t xml:space="preserve">Crognier, E. (1973). Adaptation morphologique d’une population africaine au biotope tropical : les Sara du Tchad. </w:t>
      </w:r>
      <w:r>
        <w:rPr>
          <w:i/>
          <w:iCs/>
          <w:sz w:val="24"/>
          <w:szCs w:val="24"/>
        </w:rPr>
        <w:t>Bull. Mem. Soc. Anthropol. Paris</w:t>
      </w:r>
      <w:r>
        <w:rPr>
          <w:sz w:val="24"/>
          <w:szCs w:val="24"/>
        </w:rPr>
        <w:t>, 10, 3–151.</w:t>
      </w:r>
    </w:p>
    <w:p w14:paraId="1CF786D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rozier, W.J. &amp; Snyder, L.H. (1923). Selective coupling of gammarids. </w:t>
      </w:r>
      <w:r>
        <w:rPr>
          <w:i/>
          <w:iCs/>
          <w:sz w:val="24"/>
          <w:szCs w:val="24"/>
        </w:rPr>
        <w:t>Biol. Bull.</w:t>
      </w:r>
      <w:r>
        <w:rPr>
          <w:sz w:val="24"/>
          <w:szCs w:val="24"/>
        </w:rPr>
        <w:t>, 45, 97–104.</w:t>
      </w:r>
    </w:p>
    <w:p w14:paraId="5EFBD26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Cuadrado, M. (1999). Mating asynchrony favors no assortative mating by size and serial-type polygyny in Common chameleons, Chamaeleo chamaeleon. </w:t>
      </w:r>
      <w:r>
        <w:rPr>
          <w:i/>
          <w:iCs/>
          <w:sz w:val="24"/>
          <w:szCs w:val="24"/>
        </w:rPr>
        <w:t>Herpetologica</w:t>
      </w:r>
      <w:r>
        <w:rPr>
          <w:sz w:val="24"/>
          <w:szCs w:val="24"/>
        </w:rPr>
        <w:t>, 55, 523–530.</w:t>
      </w:r>
    </w:p>
    <w:p w14:paraId="7DC4528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almia, S. &amp; Lawrence, P.G. (2001). An empirical analysis of assortative mating in India and the U.S. </w:t>
      </w:r>
      <w:r>
        <w:rPr>
          <w:i/>
          <w:iCs/>
          <w:sz w:val="24"/>
          <w:szCs w:val="24"/>
        </w:rPr>
        <w:t>Int. Adv. Econ. Res.</w:t>
      </w:r>
      <w:r>
        <w:rPr>
          <w:sz w:val="24"/>
          <w:szCs w:val="24"/>
        </w:rPr>
        <w:t>, 7, 443–458.</w:t>
      </w:r>
    </w:p>
    <w:p w14:paraId="6F9FB27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asgupta, I., Dasgupta, P. &amp; Daschaudhuri, A.B. (1997). Familial resemblance in height and weight in an endogamous Mahisya Caste population of Rural West Bengal. </w:t>
      </w:r>
      <w:r>
        <w:rPr>
          <w:i/>
          <w:iCs/>
          <w:sz w:val="24"/>
          <w:szCs w:val="24"/>
        </w:rPr>
        <w:t>Am. J. Hum. Biol.</w:t>
      </w:r>
      <w:r>
        <w:rPr>
          <w:sz w:val="24"/>
          <w:szCs w:val="24"/>
        </w:rPr>
        <w:t>, 9, 7–9.</w:t>
      </w:r>
    </w:p>
    <w:p w14:paraId="5C8EE8A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avenport, C.B. (1917). Inheritance of stature. </w:t>
      </w:r>
      <w:r>
        <w:rPr>
          <w:i/>
          <w:iCs/>
          <w:sz w:val="24"/>
          <w:szCs w:val="24"/>
        </w:rPr>
        <w:t>Genetics</w:t>
      </w:r>
      <w:r>
        <w:rPr>
          <w:sz w:val="24"/>
          <w:szCs w:val="24"/>
        </w:rPr>
        <w:t>, 2, 327–329.</w:t>
      </w:r>
    </w:p>
    <w:p w14:paraId="717F617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avies, N.B. &amp; Halliday, T.R. (1977). Optimal mate selection in the toad Bufo bufo. </w:t>
      </w:r>
      <w:r>
        <w:rPr>
          <w:i/>
          <w:iCs/>
          <w:sz w:val="24"/>
          <w:szCs w:val="24"/>
        </w:rPr>
        <w:t>Nature</w:t>
      </w:r>
      <w:r>
        <w:rPr>
          <w:sz w:val="24"/>
          <w:szCs w:val="24"/>
        </w:rPr>
        <w:t>, 269, 56–58.</w:t>
      </w:r>
    </w:p>
    <w:p w14:paraId="3ECC2C6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elestrade, A. (2001). Sexual size dimorphism and positive assortative mating in Alpine Choughs (Pyrrhocorax graculus)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18, 553–556.</w:t>
      </w:r>
    </w:p>
    <w:p w14:paraId="39CFB77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esjardins, J.K., Fitzpatrick, J.L., Stiver, K.A., Van Der Kraak, G.J. &amp; Balshine, S. (2011). Lunar and diurnal cycles in reproductive physiology and behavior in a natural population of cooperatively breeding fish. </w:t>
      </w:r>
      <w:r>
        <w:rPr>
          <w:i/>
          <w:iCs/>
          <w:sz w:val="24"/>
          <w:szCs w:val="24"/>
        </w:rPr>
        <w:t>J. Zool.</w:t>
      </w:r>
      <w:r>
        <w:rPr>
          <w:sz w:val="24"/>
          <w:szCs w:val="24"/>
        </w:rPr>
        <w:t>, 285, 66–73.</w:t>
      </w:r>
    </w:p>
    <w:p w14:paraId="70BF3B5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Detto, T. &amp; Backwell, P.R.Y. (2009). Social monogamy in a fiddler crab, Uca Capricornis. </w:t>
      </w:r>
      <w:r>
        <w:rPr>
          <w:i/>
          <w:iCs/>
          <w:sz w:val="24"/>
          <w:szCs w:val="24"/>
        </w:rPr>
        <w:t>J. Crustac. Biol.</w:t>
      </w:r>
      <w:r>
        <w:rPr>
          <w:sz w:val="24"/>
          <w:szCs w:val="24"/>
        </w:rPr>
        <w:t>, 29, 283–289.</w:t>
      </w:r>
    </w:p>
    <w:p w14:paraId="73540E8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evin, S., Bollache, L., Beisel, J.-N., Moreteau, J.-C. &amp; Perrot-Minnot, M.-J. (2004). Pigmentation polymorphism in the invasive amphipod Dikerogammarus villosus: some insights into its maintenance. </w:t>
      </w:r>
      <w:r>
        <w:rPr>
          <w:i/>
          <w:iCs/>
          <w:sz w:val="24"/>
          <w:szCs w:val="24"/>
        </w:rPr>
        <w:t>J. Zool.</w:t>
      </w:r>
      <w:r>
        <w:rPr>
          <w:sz w:val="24"/>
          <w:szCs w:val="24"/>
        </w:rPr>
        <w:t>, 264, 391–397.</w:t>
      </w:r>
    </w:p>
    <w:p w14:paraId="7ABF665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evlin, C.M., Diamond, A.W. &amp; Saunders, G.W. (2004). Sexing arctic terns in the field and laboratory. </w:t>
      </w:r>
      <w:r>
        <w:rPr>
          <w:i/>
          <w:iCs/>
          <w:sz w:val="24"/>
          <w:szCs w:val="24"/>
        </w:rPr>
        <w:t>Waterbirds Int. J. Waterbird Biol.</w:t>
      </w:r>
      <w:r>
        <w:rPr>
          <w:sz w:val="24"/>
          <w:szCs w:val="24"/>
        </w:rPr>
        <w:t>, 27, 314–320.</w:t>
      </w:r>
    </w:p>
    <w:p w14:paraId="1BC591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DeWitt, T.J. (1996). Gender contests in a simultaneous hermaphrodite snail: A size-advantage model for behaviour. </w:t>
      </w:r>
      <w:r>
        <w:rPr>
          <w:i/>
          <w:iCs/>
          <w:sz w:val="24"/>
          <w:szCs w:val="24"/>
          <w:lang w:val="pt-BR"/>
        </w:rPr>
        <w:t>Anim. Behav.</w:t>
      </w:r>
      <w:r>
        <w:rPr>
          <w:sz w:val="24"/>
          <w:szCs w:val="24"/>
          <w:lang w:val="pt-BR"/>
        </w:rPr>
        <w:t>, 51, 345–351.</w:t>
      </w:r>
    </w:p>
    <w:p w14:paraId="056759F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Dias, T.M., dos Santos, T.G., Maragno, F.P., Oliveira, V.F., Lima, C. &amp; Cechin, S.Z. (2017). </w:t>
      </w:r>
      <w:r>
        <w:rPr>
          <w:sz w:val="24"/>
          <w:szCs w:val="24"/>
        </w:rPr>
        <w:t xml:space="preserve">Breeding biology, territoriality, and reproductive site use by Phyllomedusa iheringii (Anura: Phyllomedusidae) from the South American Pampa in Brazil. </w:t>
      </w:r>
      <w:r>
        <w:rPr>
          <w:i/>
          <w:iCs/>
          <w:sz w:val="24"/>
          <w:szCs w:val="24"/>
        </w:rPr>
        <w:t>Salamandra</w:t>
      </w:r>
      <w:r>
        <w:rPr>
          <w:sz w:val="24"/>
          <w:szCs w:val="24"/>
        </w:rPr>
        <w:t>, 53, 257–266.</w:t>
      </w:r>
    </w:p>
    <w:p w14:paraId="68F2E16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ick, J.T.A. &amp; Elwood, R.W. (1996). Effects of natural variation in sex ratio and habitat structure on mate-guarding decisions in amphipods (Crustacea)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133, 985–996.</w:t>
      </w:r>
    </w:p>
    <w:p w14:paraId="48BEC8C5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nl-NL"/>
        </w:rPr>
      </w:pPr>
      <w:r>
        <w:rPr>
          <w:sz w:val="24"/>
          <w:szCs w:val="24"/>
        </w:rPr>
        <w:t xml:space="preserve">Diesel, R. (1988). Male-female association in the spider crab Inachus phalangium: The influence of female reproductive stage and size. </w:t>
      </w:r>
      <w:r w:rsidRPr="00293B5A">
        <w:rPr>
          <w:i/>
          <w:iCs/>
          <w:sz w:val="24"/>
          <w:szCs w:val="24"/>
          <w:lang w:val="nl-NL"/>
        </w:rPr>
        <w:t>J. Crustac. Biol.</w:t>
      </w:r>
      <w:r w:rsidRPr="00293B5A">
        <w:rPr>
          <w:sz w:val="24"/>
          <w:szCs w:val="24"/>
          <w:lang w:val="nl-NL"/>
        </w:rPr>
        <w:t>, 8, 63–69.</w:t>
      </w:r>
    </w:p>
    <w:p w14:paraId="5A2913E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 w:rsidRPr="00293B5A">
        <w:rPr>
          <w:sz w:val="24"/>
          <w:szCs w:val="24"/>
          <w:lang w:val="nl-NL"/>
        </w:rPr>
        <w:t xml:space="preserve">Dillen, L., Jordaens, K., van Dongen, S. &amp; Backeljau, T. (2010). </w:t>
      </w:r>
      <w:r>
        <w:rPr>
          <w:sz w:val="24"/>
          <w:szCs w:val="24"/>
        </w:rPr>
        <w:t xml:space="preserve">Effects of body size on courtship role, mating frequency and sperm transfer in the land snail Succinea putris. </w:t>
      </w:r>
      <w:r>
        <w:rPr>
          <w:i/>
          <w:iCs/>
          <w:sz w:val="24"/>
          <w:szCs w:val="24"/>
          <w:lang w:val="pt-BR"/>
        </w:rPr>
        <w:t>Anim. Behav.</w:t>
      </w:r>
      <w:r>
        <w:rPr>
          <w:sz w:val="24"/>
          <w:szCs w:val="24"/>
          <w:lang w:val="pt-BR"/>
        </w:rPr>
        <w:t>, 79, 1125–1133.</w:t>
      </w:r>
    </w:p>
    <w:p w14:paraId="74EDFCD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Diniz, P., Ribeiro, P.H.L., Rech, G.S. &amp; Macedo, R.H. (2016). </w:t>
      </w:r>
      <w:r>
        <w:rPr>
          <w:sz w:val="24"/>
          <w:szCs w:val="24"/>
        </w:rPr>
        <w:t xml:space="preserve">Monochromatism, cryptic sexual dimorphism and lack of assortative mating in the Rufous Hornero, Furnarius rufus albogularis. </w:t>
      </w:r>
      <w:r>
        <w:rPr>
          <w:i/>
          <w:iCs/>
          <w:sz w:val="24"/>
          <w:szCs w:val="24"/>
          <w:lang w:val="pt-BR"/>
        </w:rPr>
        <w:t>Emu</w:t>
      </w:r>
      <w:r>
        <w:rPr>
          <w:sz w:val="24"/>
          <w:szCs w:val="24"/>
          <w:lang w:val="pt-BR"/>
        </w:rPr>
        <w:t>, 116, 294–300.</w:t>
      </w:r>
    </w:p>
    <w:p w14:paraId="690A3945" w14:textId="3A3EBDB2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>Dittrich, C., Rodríguez, A., Segev, O., Drakulić, S., Feldhaar, H., Vences, M.,</w:t>
      </w:r>
      <w:r w:rsidR="000F25D9">
        <w:rPr>
          <w:sz w:val="24"/>
          <w:szCs w:val="24"/>
          <w:lang w:val="pt-BR"/>
        </w:rPr>
        <w:t xml:space="preserve"> Rödel, M. O. </w:t>
      </w:r>
      <w:r w:rsidRPr="000F25D9">
        <w:rPr>
          <w:sz w:val="24"/>
          <w:szCs w:val="24"/>
          <w:lang w:val="pt-BR"/>
        </w:rPr>
        <w:t xml:space="preserve">(2018). </w:t>
      </w:r>
      <w:r>
        <w:rPr>
          <w:sz w:val="24"/>
          <w:szCs w:val="24"/>
        </w:rPr>
        <w:t xml:space="preserve">Temporal migration patterns and mating tactics influence size-assortative mating in Rana temporaria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29, 418–428.</w:t>
      </w:r>
    </w:p>
    <w:p w14:paraId="4843F27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obson, F.S., Couchoux, C. &amp; Jouventin, P. (2011). Sexual selection on a coloured ornament in King Penguins. </w:t>
      </w:r>
      <w:r>
        <w:rPr>
          <w:i/>
          <w:iCs/>
          <w:sz w:val="24"/>
          <w:szCs w:val="24"/>
        </w:rPr>
        <w:t>Ethology</w:t>
      </w:r>
      <w:r>
        <w:rPr>
          <w:sz w:val="24"/>
          <w:szCs w:val="24"/>
        </w:rPr>
        <w:t>, 117, 872–879.</w:t>
      </w:r>
    </w:p>
    <w:p w14:paraId="71BAB13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odson, G. &amp; Marshall, L. (1984). Mating patterns in an ambush bug Phymata fasciata (Phymatidae)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12, 50.</w:t>
      </w:r>
    </w:p>
    <w:p w14:paraId="222DD5A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ybas, H.S. &amp; Lloyd, M. (1962). Isolation by habitat in two synchronized species of periodical cicadas (Homoptera: Cicadidae: Magicicada). </w:t>
      </w:r>
      <w:r>
        <w:rPr>
          <w:i/>
          <w:iCs/>
          <w:sz w:val="24"/>
          <w:szCs w:val="24"/>
        </w:rPr>
        <w:t>Ecology</w:t>
      </w:r>
      <w:r>
        <w:rPr>
          <w:sz w:val="24"/>
          <w:szCs w:val="24"/>
        </w:rPr>
        <w:t>, 43, 444–459.</w:t>
      </w:r>
    </w:p>
    <w:p w14:paraId="536A9B4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yson, M.L., Passmore, N.I., Bishop, P.J. &amp; Henzi, S.P. (1992). Male behavior and correlates of mating success in a natural population of African Painted Reed Frogs (Hyperolius marmoratus). </w:t>
      </w:r>
      <w:r>
        <w:rPr>
          <w:i/>
          <w:iCs/>
          <w:sz w:val="24"/>
          <w:szCs w:val="24"/>
        </w:rPr>
        <w:t>Herpetologica</w:t>
      </w:r>
      <w:r>
        <w:rPr>
          <w:sz w:val="24"/>
          <w:szCs w:val="24"/>
        </w:rPr>
        <w:t>, 48, 236–246.</w:t>
      </w:r>
    </w:p>
    <w:p w14:paraId="3BD38EF7" w14:textId="0871906B" w:rsidR="00293B5A" w:rsidRDefault="00293B5A" w:rsidP="00CD36C4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Eaves, L.J., Heath, A.C., Martin, N.G., Neale, M.C., Meyer, J.M., Silberg, J.L.,</w:t>
      </w:r>
      <w:r w:rsidR="00CD36C4">
        <w:rPr>
          <w:sz w:val="24"/>
          <w:szCs w:val="24"/>
        </w:rPr>
        <w:t xml:space="preserve"> </w:t>
      </w:r>
      <w:r w:rsidR="00F8222A">
        <w:rPr>
          <w:sz w:val="24"/>
          <w:szCs w:val="24"/>
        </w:rPr>
        <w:t>Corey, L. A.,</w:t>
      </w:r>
      <w:r w:rsidR="00CD36C4">
        <w:rPr>
          <w:sz w:val="24"/>
          <w:szCs w:val="24"/>
        </w:rPr>
        <w:t xml:space="preserve"> </w:t>
      </w:r>
      <w:r w:rsidR="00F8222A">
        <w:rPr>
          <w:sz w:val="24"/>
          <w:szCs w:val="24"/>
        </w:rPr>
        <w:t xml:space="preserve">Truett, K., Walters, E. </w:t>
      </w:r>
      <w:r>
        <w:rPr>
          <w:sz w:val="24"/>
          <w:szCs w:val="24"/>
        </w:rPr>
        <w:t xml:space="preserve">(1999). Biological and cultural inheritance of stature and attitudes. </w:t>
      </w:r>
      <w:r>
        <w:rPr>
          <w:i/>
          <w:iCs/>
          <w:sz w:val="24"/>
          <w:szCs w:val="24"/>
        </w:rPr>
        <w:t>Personal. Psychopathol.</w:t>
      </w:r>
      <w:r>
        <w:rPr>
          <w:sz w:val="24"/>
          <w:szCs w:val="24"/>
        </w:rPr>
        <w:t>, 269–308.</w:t>
      </w:r>
    </w:p>
    <w:p w14:paraId="3E207EF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ckman, R.E., Williams, R. &amp; Nagoshi, C. (2002). Marital assortment for genetic similarity. </w:t>
      </w:r>
      <w:r>
        <w:rPr>
          <w:i/>
          <w:iCs/>
          <w:sz w:val="24"/>
          <w:szCs w:val="24"/>
        </w:rPr>
        <w:t>J. Biosoc. Sci.</w:t>
      </w:r>
      <w:r>
        <w:rPr>
          <w:sz w:val="24"/>
          <w:szCs w:val="24"/>
        </w:rPr>
        <w:t>, 34, 511–523.</w:t>
      </w:r>
    </w:p>
    <w:p w14:paraId="7FB3660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inoder, L.D., Page, B. &amp; Goldsworthy, S.D. (2008). Sexual size dimorphism and assortative mating in the Short-tailed Shearwater Puffinus tenuirostris. </w:t>
      </w:r>
      <w:r>
        <w:rPr>
          <w:i/>
          <w:iCs/>
          <w:sz w:val="24"/>
          <w:szCs w:val="24"/>
        </w:rPr>
        <w:t>Mar. Ornithol.</w:t>
      </w:r>
      <w:r>
        <w:rPr>
          <w:sz w:val="24"/>
          <w:szCs w:val="24"/>
        </w:rPr>
        <w:t>, 36, 167–173.</w:t>
      </w:r>
    </w:p>
    <w:p w14:paraId="205EF3E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lis, J.A., Scurrah, K.J., Duncan, A.E., Lamantia, A., Byrnes, G.B. &amp; Harrap, S.B. (2007). Comprehensive multi-stage linkage analyses identify a locus for adult height on chromosome 3p in a healthy Caucasian population. </w:t>
      </w:r>
      <w:r>
        <w:rPr>
          <w:i/>
          <w:iCs/>
          <w:sz w:val="24"/>
          <w:szCs w:val="24"/>
        </w:rPr>
        <w:t>Hum. Genet.</w:t>
      </w:r>
      <w:r>
        <w:rPr>
          <w:sz w:val="24"/>
          <w:szCs w:val="24"/>
        </w:rPr>
        <w:t>, 121, 213–222.</w:t>
      </w:r>
    </w:p>
    <w:p w14:paraId="75BF2C5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lis, W.A.H. &amp; Bercovitch, F.B. (2011). Body size and sexual selection in the koala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65, 1229–1235.</w:t>
      </w:r>
    </w:p>
    <w:p w14:paraId="421526D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mberg, J. (1991). Factors affecting male yearly mating success in the common frog, Rana temporaria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28, 125–131.</w:t>
      </w:r>
    </w:p>
    <w:p w14:paraId="40804E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ders, M.M. (1995). Size-assortative mating in a tenebrionid beetle of the Namib Desert. </w:t>
      </w:r>
      <w:r>
        <w:rPr>
          <w:i/>
          <w:iCs/>
          <w:sz w:val="24"/>
          <w:szCs w:val="24"/>
        </w:rPr>
        <w:t>J. Arid Environ.</w:t>
      </w:r>
      <w:r>
        <w:rPr>
          <w:sz w:val="24"/>
          <w:szCs w:val="24"/>
        </w:rPr>
        <w:t>, 29, 469–484.</w:t>
      </w:r>
    </w:p>
    <w:p w14:paraId="155D593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Fan, X., Lin, Z. &amp; Ji, X. (2013). Male size does not correlate with fertilization success in two bufonid toads that show size-assortative mating. </w:t>
      </w:r>
      <w:r>
        <w:rPr>
          <w:i/>
          <w:iCs/>
          <w:sz w:val="24"/>
          <w:szCs w:val="24"/>
        </w:rPr>
        <w:t>Curr. Zool.</w:t>
      </w:r>
      <w:r>
        <w:rPr>
          <w:sz w:val="24"/>
          <w:szCs w:val="24"/>
        </w:rPr>
        <w:t>, 59, 740–746.</w:t>
      </w:r>
    </w:p>
    <w:p w14:paraId="39333A1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auchier, J. &amp; Thomas, F. (2001). Interaction between Gammarinema gammari (Nematoda), Microphallus papillorobustus (Trematoda) and their common host Gammarus insensibilis (Amphipoda). </w:t>
      </w:r>
      <w:r>
        <w:rPr>
          <w:i/>
          <w:iCs/>
          <w:sz w:val="24"/>
          <w:szCs w:val="24"/>
        </w:rPr>
        <w:t>J. Parasitol.</w:t>
      </w:r>
      <w:r>
        <w:rPr>
          <w:sz w:val="24"/>
          <w:szCs w:val="24"/>
        </w:rPr>
        <w:t>, 87, 1479.</w:t>
      </w:r>
    </w:p>
    <w:p w14:paraId="7D47576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azhan, H., Waiho, K., Wan Norfaizza, W.I., Megat, F.H. &amp; Ikhwanuddin, M. (2017). Assortative mating by size in three species of mud crabs, genus Scylla. </w:t>
      </w:r>
      <w:r>
        <w:rPr>
          <w:i/>
          <w:iCs/>
          <w:sz w:val="24"/>
          <w:szCs w:val="24"/>
        </w:rPr>
        <w:t>J. Crustac. Biol.</w:t>
      </w:r>
      <w:r>
        <w:rPr>
          <w:sz w:val="24"/>
          <w:szCs w:val="24"/>
        </w:rPr>
        <w:t>, 37, 654–660.</w:t>
      </w:r>
    </w:p>
    <w:p w14:paraId="34F19B62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it-IT"/>
        </w:rPr>
      </w:pPr>
      <w:r>
        <w:rPr>
          <w:sz w:val="24"/>
          <w:szCs w:val="24"/>
        </w:rPr>
        <w:t xml:space="preserve">Forbes, M.R.L., Pagola, H. &amp; Baker, R.L. (1992). Causes of a non-random pairing by size in the brine shrimp, Artemia salina (Crustacea: Anostraca). </w:t>
      </w:r>
      <w:r w:rsidRPr="00293B5A">
        <w:rPr>
          <w:i/>
          <w:iCs/>
          <w:sz w:val="24"/>
          <w:szCs w:val="24"/>
          <w:lang w:val="it-IT"/>
        </w:rPr>
        <w:t>Oecologia</w:t>
      </w:r>
      <w:r w:rsidRPr="00293B5A">
        <w:rPr>
          <w:sz w:val="24"/>
          <w:szCs w:val="24"/>
          <w:lang w:val="it-IT"/>
        </w:rPr>
        <w:t>, 91, 214–219.</w:t>
      </w:r>
    </w:p>
    <w:p w14:paraId="33E2CDA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it-IT"/>
        </w:rPr>
        <w:t xml:space="preserve">Forero, M.G., Tella, J.L., Donázar, J.A., Blanco, G., Bertellotti, M. &amp; Ceballos, O. (2001). </w:t>
      </w:r>
      <w:r>
        <w:rPr>
          <w:sz w:val="24"/>
          <w:szCs w:val="24"/>
        </w:rPr>
        <w:t xml:space="preserve">Phenotypic assortative mating and within-pair sexual dimorphism and its influence on breeding success and offspring quality in Magellanic penguins. </w:t>
      </w:r>
      <w:r>
        <w:rPr>
          <w:i/>
          <w:iCs/>
          <w:sz w:val="24"/>
          <w:szCs w:val="24"/>
        </w:rPr>
        <w:t>Can. J. Zool.</w:t>
      </w:r>
      <w:r>
        <w:rPr>
          <w:sz w:val="24"/>
          <w:szCs w:val="24"/>
        </w:rPr>
        <w:t>, 79, 1414–1422.</w:t>
      </w:r>
    </w:p>
    <w:p w14:paraId="1EF84B5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ranceschi, N., Lemaître, J.-F., Cézilly, F. &amp; Bollache, L. (2010). Size-assortative pairing in Gammarus pulex (Crustacea: Amphipoda): a test of the prudent choice hypothesi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79, 911–916.</w:t>
      </w:r>
    </w:p>
    <w:p w14:paraId="366F5A5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rench, B., Hammack, L. &amp; Tallamy, D. (2015). Mating success, longevity, and fertility of Diabrotica virgifera virgifera LeConte (Chrysomelidae: Coleoptera) in relation to body size and Cry3Bb1-Resistant and Cry3Bb1-Susceptible genotypes. </w:t>
      </w:r>
      <w:r>
        <w:rPr>
          <w:i/>
          <w:iCs/>
          <w:sz w:val="24"/>
          <w:szCs w:val="24"/>
        </w:rPr>
        <w:t>Insects</w:t>
      </w:r>
      <w:r>
        <w:rPr>
          <w:sz w:val="24"/>
          <w:szCs w:val="24"/>
        </w:rPr>
        <w:t>, 6, 943–960.</w:t>
      </w:r>
    </w:p>
    <w:p w14:paraId="68E9A09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rey, D., Kingston, L.H.L., Peffer, E., Smidt, R.K. &amp; Oberhauser, K.S. (1998). Mate pairing patterns of Monarch butterflies (Danaus plexippus L.) at a California overwintering site. </w:t>
      </w:r>
      <w:r>
        <w:rPr>
          <w:i/>
          <w:iCs/>
          <w:sz w:val="24"/>
          <w:szCs w:val="24"/>
        </w:rPr>
        <w:t>J. Lepid. Soc.</w:t>
      </w:r>
      <w:r>
        <w:rPr>
          <w:sz w:val="24"/>
          <w:szCs w:val="24"/>
        </w:rPr>
        <w:t>, 52, 84–97.</w:t>
      </w:r>
    </w:p>
    <w:p w14:paraId="65C354D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riedl, T.W.P. &amp; Klump, G.M. (2005). Sexual selection in the lek-breeding European treefrog: body size, chorus attendance, random mating and good gene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70, 1141–1154.</w:t>
      </w:r>
    </w:p>
    <w:p w14:paraId="1199AF1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urusho, T. (1961). Genetic study on stature. </w:t>
      </w:r>
      <w:r>
        <w:rPr>
          <w:i/>
          <w:iCs/>
          <w:sz w:val="24"/>
          <w:szCs w:val="24"/>
        </w:rPr>
        <w:t>Japanese J. Hum. G’netics</w:t>
      </w:r>
      <w:r>
        <w:rPr>
          <w:sz w:val="24"/>
          <w:szCs w:val="24"/>
        </w:rPr>
        <w:t>, 6, 78–101.</w:t>
      </w:r>
    </w:p>
    <w:p w14:paraId="4FDEE50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agliardi-Seeley, J.L. &amp; Itzkowitz, M. (2006). Male size predicts the ability to defend offspring in the biparental convict cichlid Archocentrus nigrofasciatus. </w:t>
      </w:r>
      <w:r>
        <w:rPr>
          <w:i/>
          <w:iCs/>
          <w:sz w:val="24"/>
          <w:szCs w:val="24"/>
        </w:rPr>
        <w:t>J. Fish Biol.</w:t>
      </w:r>
      <w:r>
        <w:rPr>
          <w:sz w:val="24"/>
          <w:szCs w:val="24"/>
        </w:rPr>
        <w:t>, 69, 1239–1244.</w:t>
      </w:r>
    </w:p>
    <w:p w14:paraId="350588C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alipaud, M., Bollache, L., Wattier, R., Dubreuil, C., Dechaume-Moncharmont, F.X. &amp; Lagrue, C. (2015). Overestimation of the strength of size-assortative pairing in taxa with cryptic diversity: A case of Simpson’s paradox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102, 217–221.</w:t>
      </w:r>
    </w:p>
    <w:p w14:paraId="305BF89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alligan, T.H. (2010). </w:t>
      </w:r>
      <w:r>
        <w:rPr>
          <w:i/>
          <w:iCs/>
          <w:sz w:val="24"/>
          <w:szCs w:val="24"/>
        </w:rPr>
        <w:t>Adaptive divergence, genetic connectivity, and post-parasitism morbidity in Darwin’s small ground finch, Geospiza fuliginosa, on the island of Santa Cruz, Galápagos Archipelago</w:t>
      </w:r>
      <w:r>
        <w:rPr>
          <w:sz w:val="24"/>
          <w:szCs w:val="24"/>
        </w:rPr>
        <w:t>. Dissertati. Flinders University, Adelaide.</w:t>
      </w:r>
    </w:p>
    <w:p w14:paraId="535D17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arcía-Navas, V., Ortego, J. &amp; Sanz, J.J. (2009). Heterozygosity-based assortative mating in blue tits (Cyanistes caeruleus): implications for the evolution of mate choice. </w:t>
      </w:r>
      <w:r>
        <w:rPr>
          <w:i/>
          <w:iCs/>
          <w:sz w:val="24"/>
          <w:szCs w:val="24"/>
        </w:rPr>
        <w:t>Proc. R. Soc. London B Biol. Sci.</w:t>
      </w:r>
      <w:r>
        <w:rPr>
          <w:sz w:val="24"/>
          <w:szCs w:val="24"/>
        </w:rPr>
        <w:t>, 276, 2931–2940.</w:t>
      </w:r>
    </w:p>
    <w:p w14:paraId="3557434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arn, S.M., Cole, P.E. &amp; Bailey, S.M. (1979). Living together as a factor in family-line resemblances. </w:t>
      </w:r>
      <w:r>
        <w:rPr>
          <w:i/>
          <w:iCs/>
          <w:sz w:val="24"/>
          <w:szCs w:val="24"/>
        </w:rPr>
        <w:t>Hum. Biol.</w:t>
      </w:r>
      <w:r>
        <w:rPr>
          <w:sz w:val="24"/>
          <w:szCs w:val="24"/>
        </w:rPr>
        <w:t>, 51, 565–587.</w:t>
      </w:r>
    </w:p>
    <w:p w14:paraId="6FBDB0F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Gatz, A.J. (1981). Size selective mating in Hyla versicolor and Hyla crucifer. </w:t>
      </w:r>
      <w:r>
        <w:rPr>
          <w:i/>
          <w:iCs/>
          <w:sz w:val="24"/>
          <w:szCs w:val="24"/>
          <w:lang w:val="pt-BR"/>
        </w:rPr>
        <w:t>J. Herpetol.</w:t>
      </w:r>
      <w:r>
        <w:rPr>
          <w:sz w:val="24"/>
          <w:szCs w:val="24"/>
          <w:lang w:val="pt-BR"/>
        </w:rPr>
        <w:t>, 15, 114–116.</w:t>
      </w:r>
    </w:p>
    <w:p w14:paraId="5B3C002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Genna, G. (1941). Aspetti antropologici dell’assortimento matrimoniale. </w:t>
      </w:r>
      <w:r>
        <w:rPr>
          <w:i/>
          <w:iCs/>
          <w:sz w:val="24"/>
          <w:szCs w:val="24"/>
          <w:lang w:val="pt-BR"/>
        </w:rPr>
        <w:t>Arch. per l’Antropologia o la Etnol.</w:t>
      </w:r>
      <w:r>
        <w:rPr>
          <w:sz w:val="24"/>
          <w:szCs w:val="24"/>
          <w:lang w:val="pt-BR"/>
        </w:rPr>
        <w:t>, 71, 5–25.</w:t>
      </w:r>
    </w:p>
    <w:p w14:paraId="27DF9A96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de-DE"/>
        </w:rPr>
      </w:pPr>
      <w:r>
        <w:rPr>
          <w:sz w:val="24"/>
          <w:szCs w:val="24"/>
        </w:rPr>
        <w:t xml:space="preserve">Gerhardt, H.C. (1982). Sound pattern recognition in some North American treefrogs (Anura: Hylidae): Implications for mate choice. </w:t>
      </w:r>
      <w:r w:rsidRPr="00293B5A">
        <w:rPr>
          <w:i/>
          <w:iCs/>
          <w:sz w:val="24"/>
          <w:szCs w:val="24"/>
          <w:lang w:val="de-DE"/>
        </w:rPr>
        <w:t>Am. Zool.</w:t>
      </w:r>
      <w:r w:rsidRPr="00293B5A">
        <w:rPr>
          <w:sz w:val="24"/>
          <w:szCs w:val="24"/>
          <w:lang w:val="de-DE"/>
        </w:rPr>
        <w:t>, 22, 581–595.</w:t>
      </w:r>
    </w:p>
    <w:p w14:paraId="483A36F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de-DE"/>
        </w:rPr>
        <w:t xml:space="preserve">Gerhardt, H.C., Daniel, R.E., Perrill, S.A. &amp; Schramm, S. (1987). </w:t>
      </w:r>
      <w:r>
        <w:rPr>
          <w:sz w:val="24"/>
          <w:szCs w:val="24"/>
        </w:rPr>
        <w:t xml:space="preserve">Mating behaviour and male mating success in the green treefrog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5, 1490–1503.</w:t>
      </w:r>
    </w:p>
    <w:p w14:paraId="7C5BB70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insburg, E., Livshits, G., Yakovenko, K. &amp; Kobyliansky, E. (1998). Major gene control of human body height, weight and BMI in five ethnically different populations. </w:t>
      </w:r>
      <w:r>
        <w:rPr>
          <w:i/>
          <w:iCs/>
          <w:sz w:val="24"/>
          <w:szCs w:val="24"/>
        </w:rPr>
        <w:t>Ann. Hum. Genet.</w:t>
      </w:r>
      <w:r>
        <w:rPr>
          <w:sz w:val="24"/>
          <w:szCs w:val="24"/>
        </w:rPr>
        <w:t>, 62, 307–322.</w:t>
      </w:r>
    </w:p>
    <w:p w14:paraId="658ABB06" w14:textId="2D435CBF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Godoy, R., Eisenberg, D.T.A., Reyes-García, V., Huanca, T., Leonard, W.R., McDade, T.W.,</w:t>
      </w:r>
      <w:r w:rsidR="00F6568A">
        <w:rPr>
          <w:sz w:val="24"/>
          <w:szCs w:val="24"/>
        </w:rPr>
        <w:t xml:space="preserve"> Tanner, S. </w:t>
      </w:r>
      <w:r>
        <w:rPr>
          <w:sz w:val="24"/>
          <w:szCs w:val="24"/>
        </w:rPr>
        <w:t xml:space="preserve">(2008). Assortative mating and offspring well-being: Theory and empirical findings from a native Amazonian society in Bolivia. </w:t>
      </w:r>
      <w:r>
        <w:rPr>
          <w:i/>
          <w:iCs/>
          <w:sz w:val="24"/>
          <w:szCs w:val="24"/>
        </w:rPr>
        <w:t>Evol. Hum. Behav.</w:t>
      </w:r>
      <w:r>
        <w:rPr>
          <w:sz w:val="24"/>
          <w:szCs w:val="24"/>
        </w:rPr>
        <w:t>, 29, 201–210.</w:t>
      </w:r>
    </w:p>
    <w:p w14:paraId="1635C9B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odwin, G.J. &amp; Roble, S.R. (1983). Mating success in male treefrogs, Hyla chrysoscelis (Anura: Hylidae). </w:t>
      </w:r>
      <w:r>
        <w:rPr>
          <w:i/>
          <w:iCs/>
          <w:sz w:val="24"/>
          <w:szCs w:val="24"/>
        </w:rPr>
        <w:t>Herpetologica</w:t>
      </w:r>
      <w:r>
        <w:rPr>
          <w:sz w:val="24"/>
          <w:szCs w:val="24"/>
        </w:rPr>
        <w:t>, 39, 141–146.</w:t>
      </w:r>
    </w:p>
    <w:p w14:paraId="2887767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ould, K. &amp; Wilson, P. (2015). Lack of evolution in a leaf beetle that lives on two contrasting host plants. </w:t>
      </w:r>
      <w:r>
        <w:rPr>
          <w:i/>
          <w:iCs/>
          <w:sz w:val="24"/>
          <w:szCs w:val="24"/>
        </w:rPr>
        <w:t>Ecol. Evol.</w:t>
      </w:r>
      <w:r>
        <w:rPr>
          <w:sz w:val="24"/>
          <w:szCs w:val="24"/>
        </w:rPr>
        <w:t>, 5, 3905–3913.</w:t>
      </w:r>
    </w:p>
    <w:p w14:paraId="6FD7E9E0" w14:textId="2CA36453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DB5A96">
        <w:rPr>
          <w:sz w:val="24"/>
          <w:szCs w:val="24"/>
        </w:rPr>
        <w:t xml:space="preserve">Graham, S., Chapuis, E., </w:t>
      </w:r>
      <w:proofErr w:type="spellStart"/>
      <w:r w:rsidRPr="00DB5A96">
        <w:rPr>
          <w:sz w:val="24"/>
          <w:szCs w:val="24"/>
        </w:rPr>
        <w:t>Meconcelli</w:t>
      </w:r>
      <w:proofErr w:type="spellEnd"/>
      <w:r w:rsidRPr="00DB5A96">
        <w:rPr>
          <w:sz w:val="24"/>
          <w:szCs w:val="24"/>
        </w:rPr>
        <w:t>, S., Bonel, N., Sartori, K., Christophe, A.,</w:t>
      </w:r>
      <w:r w:rsidR="00F6568A" w:rsidRPr="00DB5A96">
        <w:rPr>
          <w:sz w:val="24"/>
          <w:szCs w:val="24"/>
        </w:rPr>
        <w:t xml:space="preserve"> Alda, P., David, P., Janicke, T. </w:t>
      </w:r>
      <w:r w:rsidRPr="00DB5A96">
        <w:rPr>
          <w:sz w:val="24"/>
          <w:szCs w:val="24"/>
        </w:rPr>
        <w:t xml:space="preserve">(2015). </w:t>
      </w:r>
      <w:r>
        <w:rPr>
          <w:sz w:val="24"/>
          <w:szCs w:val="24"/>
        </w:rPr>
        <w:t xml:space="preserve">Size-assortative mating in simultaneous hermaphrodites: An experimental test and a meta-analysis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69, 1867–1878.</w:t>
      </w:r>
    </w:p>
    <w:p w14:paraId="493416E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ramapurohit, N.P. &amp; Radder, R.S. (2012). Mating pattern, spawning behavior, and sexual size dimorphism in the Tropical Toad Bufo melanostictus (Schn.). </w:t>
      </w:r>
      <w:r>
        <w:rPr>
          <w:i/>
          <w:iCs/>
          <w:sz w:val="24"/>
          <w:szCs w:val="24"/>
        </w:rPr>
        <w:t>J. Herpetol.</w:t>
      </w:r>
      <w:r>
        <w:rPr>
          <w:sz w:val="24"/>
          <w:szCs w:val="24"/>
        </w:rPr>
        <w:t>, 46, 412–416.</w:t>
      </w:r>
    </w:p>
    <w:p w14:paraId="6E5EB42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fr-FR"/>
        </w:rPr>
        <w:t xml:space="preserve">Grant, P.R. &amp; Grant, B.R. (2008). </w:t>
      </w:r>
      <w:r>
        <w:rPr>
          <w:sz w:val="24"/>
          <w:szCs w:val="24"/>
        </w:rPr>
        <w:t xml:space="preserve">Pedigrees, assortative mating and speciation in Darwin’s finches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5, 661–668.</w:t>
      </w:r>
    </w:p>
    <w:p w14:paraId="4231B35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reen, D.M. (2015). Implications of female body-size variation for the reproductive ecology of an anuran amphibian. </w:t>
      </w:r>
      <w:r>
        <w:rPr>
          <w:i/>
          <w:iCs/>
          <w:sz w:val="24"/>
          <w:szCs w:val="24"/>
        </w:rPr>
        <w:t>Ethol. Ecol. Evol.</w:t>
      </w:r>
      <w:r>
        <w:rPr>
          <w:sz w:val="24"/>
          <w:szCs w:val="24"/>
        </w:rPr>
        <w:t>, 27, 173–184.</w:t>
      </w:r>
    </w:p>
    <w:p w14:paraId="07B966E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reenspan, B.N. (1980). Male size and reproductive success in the communal courtship system of the fiddler crab Uca rapax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28, 387–392.</w:t>
      </w:r>
    </w:p>
    <w:p w14:paraId="6EAC4C2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reenwood, P.J. &amp; Adams, J. (1984). Sexual dimorphism in Gammarus pulex: The effect of current flow on pre-copula pair formation. </w:t>
      </w:r>
      <w:r>
        <w:rPr>
          <w:i/>
          <w:iCs/>
          <w:sz w:val="24"/>
          <w:szCs w:val="24"/>
        </w:rPr>
        <w:t>Freshw. Biol.</w:t>
      </w:r>
      <w:r>
        <w:rPr>
          <w:sz w:val="24"/>
          <w:szCs w:val="24"/>
        </w:rPr>
        <w:t>, 14, 203–209.</w:t>
      </w:r>
    </w:p>
    <w:p w14:paraId="62F3726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roth, J.G. (1993). Call matching and positive assortative mating in Red Crossbills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10, 398–401.</w:t>
      </w:r>
    </w:p>
    <w:p w14:paraId="3077BBD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unnarsson, T.G., Sutherland, W.J., Alves, J.A., Potts, P.M. &amp; Gill, J.A. (2012). Rapid changes in phenotype distribution during range expansion in a migratory bird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9, 411–416.</w:t>
      </w:r>
    </w:p>
    <w:p w14:paraId="7C6E27A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unzburger, M.S. (2006). Reproductive ecology of the Green Treefrog (Hyla cinerea) in Northwestern Florida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55, 321–328.</w:t>
      </w:r>
    </w:p>
    <w:p w14:paraId="28F532B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ggerty, T.M. (2006). Sexual size dimorphism and assortative mating in Carolina Wrens. </w:t>
      </w:r>
      <w:r>
        <w:rPr>
          <w:i/>
          <w:iCs/>
          <w:sz w:val="24"/>
          <w:szCs w:val="24"/>
        </w:rPr>
        <w:t>J. F. Ornithol.</w:t>
      </w:r>
      <w:r>
        <w:rPr>
          <w:sz w:val="24"/>
          <w:szCs w:val="24"/>
        </w:rPr>
        <w:t>, 77, 259–265.</w:t>
      </w:r>
    </w:p>
    <w:p w14:paraId="61A7CE6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mmouda, A., Hamza, F., Ayadi, T., Pearce-Duvet, J. &amp; Selmi, S. (2016). Assortative mating for carotenoid colouration but not size in the Yellow-legged Gull Larus michahellis. </w:t>
      </w:r>
      <w:r>
        <w:rPr>
          <w:i/>
          <w:iCs/>
          <w:sz w:val="24"/>
          <w:szCs w:val="24"/>
        </w:rPr>
        <w:t>Bird Study</w:t>
      </w:r>
      <w:r>
        <w:rPr>
          <w:sz w:val="24"/>
          <w:szCs w:val="24"/>
        </w:rPr>
        <w:t>, 63, 289–292.</w:t>
      </w:r>
    </w:p>
    <w:p w14:paraId="7DA7290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n, C.S., Jablonski, P.G., Kim, B. &amp; Park, F.C. (2010). Size-assortative mating and sexual size dimorphism are predictable from simple mechanics of mate-grasping behavior. </w:t>
      </w:r>
      <w:r>
        <w:rPr>
          <w:i/>
          <w:iCs/>
          <w:sz w:val="24"/>
          <w:szCs w:val="24"/>
        </w:rPr>
        <w:t>BMC Evol. Biol.</w:t>
      </w:r>
      <w:r>
        <w:rPr>
          <w:sz w:val="24"/>
          <w:szCs w:val="24"/>
        </w:rPr>
        <w:t>, 10, 359.</w:t>
      </w:r>
    </w:p>
    <w:p w14:paraId="10DDCD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nks, L.M., Millar, J.G. &amp; Paine, T.D. (1996). Body size influences mating success of the Eucalyptus longhorned borer (Coleoptera: Cerambycidae)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9, 369–382.</w:t>
      </w:r>
    </w:p>
    <w:p w14:paraId="2831FBF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rari, A.R., Handler, A.M. &amp; Landolt, P.J. (1999). Size-assortative mating, male choice and female choice in the curculionid beetle Diaprepes abbreviatu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58, 1191–1200.</w:t>
      </w:r>
    </w:p>
    <w:p w14:paraId="209B86F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rgeby, A. &amp; Erlandsson, J. (2006). Is size-assortative mating important for rapid pigment differentiation in a freshwater isopod? </w:t>
      </w:r>
      <w:r>
        <w:rPr>
          <w:i/>
          <w:iCs/>
          <w:sz w:val="24"/>
          <w:szCs w:val="24"/>
        </w:rPr>
        <w:t>J. Evol. Biol.</w:t>
      </w:r>
      <w:r>
        <w:rPr>
          <w:sz w:val="24"/>
          <w:szCs w:val="24"/>
        </w:rPr>
        <w:t>, 19, 1911–1919.</w:t>
      </w:r>
    </w:p>
    <w:p w14:paraId="0995D54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rris, J.A. &amp; Govaerts, A. (1922). Notes on assortative mating in man with respect to head size and head form. </w:t>
      </w:r>
      <w:r>
        <w:rPr>
          <w:i/>
          <w:iCs/>
          <w:sz w:val="24"/>
          <w:szCs w:val="24"/>
        </w:rPr>
        <w:t>Am. Nat.</w:t>
      </w:r>
      <w:r>
        <w:rPr>
          <w:sz w:val="24"/>
          <w:szCs w:val="24"/>
        </w:rPr>
        <w:t>, 56, 381–383.</w:t>
      </w:r>
    </w:p>
    <w:p w14:paraId="5424B27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rrison, A. (2013). Size-assortative pairing and social monogamy in a Neotropical lizard, Anolis limifrons (Squamata: Polychrotidae). </w:t>
      </w:r>
      <w:r>
        <w:rPr>
          <w:i/>
          <w:iCs/>
          <w:sz w:val="24"/>
          <w:szCs w:val="24"/>
        </w:rPr>
        <w:t>Breviora</w:t>
      </w:r>
      <w:r>
        <w:rPr>
          <w:sz w:val="24"/>
          <w:szCs w:val="24"/>
        </w:rPr>
        <w:t>, 534, 1.</w:t>
      </w:r>
    </w:p>
    <w:p w14:paraId="1EDEF0E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rrison, G.A., Gibson, J.B. &amp; Hiorns, R.W. (1976). Assortative marriage for psychometric, personality, and anthropometric variation in a group of Oxfordshire villages. </w:t>
      </w:r>
      <w:r>
        <w:rPr>
          <w:i/>
          <w:iCs/>
          <w:sz w:val="24"/>
          <w:szCs w:val="24"/>
        </w:rPr>
        <w:t>J. Biosoc. Sci.</w:t>
      </w:r>
      <w:r>
        <w:rPr>
          <w:sz w:val="24"/>
          <w:szCs w:val="24"/>
        </w:rPr>
        <w:t>, 8, 145–153.</w:t>
      </w:r>
    </w:p>
    <w:p w14:paraId="69CD4CF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se, K. &amp; Shimada, M. (2014). Female polyandry and size-assortative mating in isolated local populations of the Japanese common toad Bufo japonicus. </w:t>
      </w:r>
      <w:r>
        <w:rPr>
          <w:i/>
          <w:iCs/>
          <w:sz w:val="24"/>
          <w:szCs w:val="24"/>
        </w:rPr>
        <w:t>Biol. J. Linn. Soc.</w:t>
      </w:r>
      <w:r>
        <w:rPr>
          <w:sz w:val="24"/>
          <w:szCs w:val="24"/>
        </w:rPr>
        <w:t>, 113, 236–</w:t>
      </w:r>
      <w:r>
        <w:rPr>
          <w:sz w:val="24"/>
          <w:szCs w:val="24"/>
        </w:rPr>
        <w:lastRenderedPageBreak/>
        <w:t>242.</w:t>
      </w:r>
    </w:p>
    <w:p w14:paraId="040ED1F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segawa, M. &amp; Arai, E. (2013). Differential female access to males with large throat patches in the Asian Barn Swallow Hirundo rustica gutturalis. </w:t>
      </w:r>
      <w:r>
        <w:rPr>
          <w:i/>
          <w:iCs/>
          <w:sz w:val="24"/>
          <w:szCs w:val="24"/>
        </w:rPr>
        <w:t>Zoolog. Sci.</w:t>
      </w:r>
      <w:r>
        <w:rPr>
          <w:sz w:val="24"/>
          <w:szCs w:val="24"/>
        </w:rPr>
        <w:t>, 30, 913–918.</w:t>
      </w:r>
    </w:p>
    <w:p w14:paraId="479A8F1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ttori, A. &amp; Yanagisawa, Y. (1991). Life-history pathways in relation to gonadal sex differentiation in the anemonefish, Amphiprion clarkii, in temperate waters of Japan. </w:t>
      </w:r>
      <w:r>
        <w:rPr>
          <w:i/>
          <w:iCs/>
          <w:sz w:val="24"/>
          <w:szCs w:val="24"/>
        </w:rPr>
        <w:t>Environ. Biol. Fishes</w:t>
      </w:r>
      <w:r>
        <w:rPr>
          <w:sz w:val="24"/>
          <w:szCs w:val="24"/>
        </w:rPr>
        <w:t>, 31, 139–155.</w:t>
      </w:r>
    </w:p>
    <w:p w14:paraId="0F70E17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denström, A. (1987). Assortative mating in the little ringed plover Charadrius dubius. </w:t>
      </w:r>
      <w:r>
        <w:rPr>
          <w:i/>
          <w:iCs/>
          <w:sz w:val="24"/>
          <w:szCs w:val="24"/>
        </w:rPr>
        <w:t>Ornis Scand.</w:t>
      </w:r>
      <w:r>
        <w:rPr>
          <w:sz w:val="24"/>
          <w:szCs w:val="24"/>
        </w:rPr>
        <w:t>, 18, 325–327.</w:t>
      </w:r>
    </w:p>
    <w:p w14:paraId="78875AB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gde, S.N. &amp; Krishna, M.S. (1997). Size-assortative mating in Drosophila malerkotliana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54, 419–426.</w:t>
      </w:r>
    </w:p>
    <w:p w14:paraId="7BB0044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lfenstein, F., Danchin, E. &amp; Wagner, R.H. (2004). Assortative mating and sexual size dimorphism in Black- legged Kittiwakes. </w:t>
      </w:r>
      <w:r>
        <w:rPr>
          <w:i/>
          <w:iCs/>
          <w:sz w:val="24"/>
          <w:szCs w:val="24"/>
        </w:rPr>
        <w:t>Waterbirds</w:t>
      </w:r>
      <w:r>
        <w:rPr>
          <w:sz w:val="24"/>
          <w:szCs w:val="24"/>
        </w:rPr>
        <w:t>, 27, 350–354.</w:t>
      </w:r>
    </w:p>
    <w:p w14:paraId="2AA21ED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rnández, J.E., Bolaños, J.A., Palazón, J.L., Hernández, G., Lira, C. &amp; Baeza, J.A. (2012). The enigmatic life history of the symbiotic crab Tunicotheres moseri (Crustacea, Brachyura, Pinnotheridae): Implications for its mating system and population structure. </w:t>
      </w:r>
      <w:r>
        <w:rPr>
          <w:i/>
          <w:iCs/>
          <w:sz w:val="24"/>
          <w:szCs w:val="24"/>
        </w:rPr>
        <w:t>Biol. Bull.</w:t>
      </w:r>
      <w:r>
        <w:rPr>
          <w:sz w:val="24"/>
          <w:szCs w:val="24"/>
        </w:rPr>
        <w:t>, 223, 278–290.</w:t>
      </w:r>
    </w:p>
    <w:p w14:paraId="28861DB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ttyey, A., Török, J. &amp; Hévizi, G. (2005). Male mate choice lacking in the Agile Frog, Rana dalmatina. </w:t>
      </w:r>
      <w:r>
        <w:rPr>
          <w:i/>
          <w:iCs/>
          <w:sz w:val="24"/>
          <w:szCs w:val="24"/>
        </w:rPr>
        <w:t>Copeia</w:t>
      </w:r>
      <w:r>
        <w:rPr>
          <w:sz w:val="24"/>
          <w:szCs w:val="24"/>
        </w:rPr>
        <w:t>, 2005, 403–408.</w:t>
      </w:r>
    </w:p>
    <w:p w14:paraId="3C2E8F68" w14:textId="36A1B652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Heude, B., Kettaneh, A., Rakotovao, R., Bresson, J.L., Borys, J.M., Ducimetière, P.,</w:t>
      </w:r>
      <w:r w:rsidR="00CF1B52">
        <w:rPr>
          <w:sz w:val="24"/>
          <w:szCs w:val="24"/>
        </w:rPr>
        <w:t xml:space="preserve"> Charles, M. A. </w:t>
      </w:r>
      <w:r>
        <w:rPr>
          <w:sz w:val="24"/>
          <w:szCs w:val="24"/>
        </w:rPr>
        <w:t xml:space="preserve">(2005). Anthropometric relationships between parents and children throughout childhood: The Fleurbaix-Laventie Ville Santé Study. </w:t>
      </w:r>
      <w:r>
        <w:rPr>
          <w:i/>
          <w:iCs/>
          <w:sz w:val="24"/>
          <w:szCs w:val="24"/>
        </w:rPr>
        <w:t>Int. J. Obes.</w:t>
      </w:r>
      <w:r>
        <w:rPr>
          <w:sz w:val="24"/>
          <w:szCs w:val="24"/>
        </w:rPr>
        <w:t>, 29, 1222–1229.</w:t>
      </w:r>
    </w:p>
    <w:p w14:paraId="61405CC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ieber, C.S. &amp; Cohen, J.A. (1983). Sexual selection in the Lovebug, Plecia nearctica: The role of male choice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7, 987–992.</w:t>
      </w:r>
    </w:p>
    <w:p w14:paraId="7D34098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ill, C.T., Rubin, Z. &amp; Peplau, L.A. (1976). Breakups before marriage: The end of 103 affairs. </w:t>
      </w:r>
      <w:r>
        <w:rPr>
          <w:i/>
          <w:iCs/>
          <w:sz w:val="24"/>
          <w:szCs w:val="24"/>
        </w:rPr>
        <w:t>J. Soc. Issues</w:t>
      </w:r>
      <w:r>
        <w:rPr>
          <w:sz w:val="24"/>
          <w:szCs w:val="24"/>
        </w:rPr>
        <w:t>, 32, 147–168.</w:t>
      </w:r>
    </w:p>
    <w:p w14:paraId="505E1B3E" w14:textId="5FBFFAC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Hi</w:t>
      </w:r>
      <w:r w:rsidR="00F26486">
        <w:rPr>
          <w:sz w:val="24"/>
          <w:szCs w:val="24"/>
        </w:rPr>
        <w:t>s</w:t>
      </w:r>
      <w:r>
        <w:rPr>
          <w:sz w:val="24"/>
          <w:szCs w:val="24"/>
        </w:rPr>
        <w:t>o</w:t>
      </w:r>
      <w:r w:rsidR="00F26486">
        <w:rPr>
          <w:sz w:val="24"/>
          <w:szCs w:val="24"/>
        </w:rPr>
        <w:t>r</w:t>
      </w:r>
      <w:r>
        <w:rPr>
          <w:sz w:val="24"/>
          <w:szCs w:val="24"/>
        </w:rPr>
        <w:t xml:space="preserve">e, Y. (1995). Patterns of pair formation in protandrous anemonefishes, Amphiprion clarkii, A. frenatus and A. perideraion, on coral reefs of Okinawa, Japan. </w:t>
      </w:r>
      <w:r>
        <w:rPr>
          <w:i/>
          <w:iCs/>
          <w:sz w:val="24"/>
          <w:szCs w:val="24"/>
        </w:rPr>
        <w:t>Environ. Biol. Fishes</w:t>
      </w:r>
      <w:r>
        <w:rPr>
          <w:sz w:val="24"/>
          <w:szCs w:val="24"/>
        </w:rPr>
        <w:t>, 43, 153–161.</w:t>
      </w:r>
    </w:p>
    <w:p w14:paraId="4547F0F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efler, C.D. (2007). Male mate choice and size-assortative pairing in a jumping spider, Phidippus claru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73, 943–954.</w:t>
      </w:r>
    </w:p>
    <w:p w14:paraId="73F40C9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fmann, S. &amp; Henle, K. (2006). Male reproductive success and intrasexual selection in the common lizard determined by DNA-microsatellites. </w:t>
      </w:r>
      <w:r>
        <w:rPr>
          <w:i/>
          <w:iCs/>
          <w:sz w:val="24"/>
          <w:szCs w:val="24"/>
        </w:rPr>
        <w:t>J. Herpetol.</w:t>
      </w:r>
      <w:r>
        <w:rPr>
          <w:sz w:val="24"/>
          <w:szCs w:val="24"/>
        </w:rPr>
        <w:t>, 40, 1–6.</w:t>
      </w:r>
    </w:p>
    <w:p w14:paraId="74940D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ward, R.D. (1980). Mating behaviour and mating success in woodfrogs Rana sylvatica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28, 705–716.</w:t>
      </w:r>
    </w:p>
    <w:p w14:paraId="6ED29E0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ward, R.D., Whiteman, H.H. &amp; Schueller, T.I. (1994). Sexual selection in american toads: A test of a good-genes hypothesi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48, 1286–1300.</w:t>
      </w:r>
    </w:p>
    <w:p w14:paraId="21045CC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uber, S.K., León, L.F. De, Hendry, A.P., Bermingham, E. &amp; Podos, J. (2007). Reproductive isolation of sympatric morphs in a population of Darwin’s finches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4, 1709–1714.</w:t>
      </w:r>
    </w:p>
    <w:p w14:paraId="3F677A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ughes, M. (1996). Size assessment via a visual signal in snapping shrimp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38, 51–57.</w:t>
      </w:r>
    </w:p>
    <w:p w14:paraId="7FE3F15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ume, K.D., Elwood, R.W., Dick, J.T.A. &amp; Connaghan, K.M. (2002). Size-assortative pairing in Gammarus pulex (Crustacea: Amphipoda): a test of the timing hypothesi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64, 239–244.</w:t>
      </w:r>
    </w:p>
    <w:p w14:paraId="66AECAF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ur, Y.M. (2003). Assortative mating for personality traits, educational level, religious affiliation, height, weight, and body mass index in parents of a Korean twin sample. </w:t>
      </w:r>
      <w:r>
        <w:rPr>
          <w:i/>
          <w:iCs/>
          <w:sz w:val="24"/>
          <w:szCs w:val="24"/>
        </w:rPr>
        <w:t>Twin Res.</w:t>
      </w:r>
      <w:r>
        <w:rPr>
          <w:sz w:val="24"/>
          <w:szCs w:val="24"/>
        </w:rPr>
        <w:t>, 6, 467–470.</w:t>
      </w:r>
    </w:p>
    <w:p w14:paraId="5AACFA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utchinson, J. &amp; Byard, P.J. (1987). Family resemblance for anthropometric and blood pressure measurements in black Caribs and Creoles from St. Vincent Island. </w:t>
      </w:r>
      <w:r>
        <w:rPr>
          <w:i/>
          <w:iCs/>
          <w:sz w:val="24"/>
          <w:szCs w:val="24"/>
        </w:rPr>
        <w:t>Am. J. Phys. Anthropol.</w:t>
      </w:r>
      <w:r>
        <w:rPr>
          <w:sz w:val="24"/>
          <w:szCs w:val="24"/>
        </w:rPr>
        <w:t>, 73, 33–39.</w:t>
      </w:r>
    </w:p>
    <w:p w14:paraId="39238C2D" w14:textId="30DE815F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Indykiewicz, P., Podlaszczuk, P., Surmacki, A., Kudelska, K., Kosicki, J., Kamiński, M.,</w:t>
      </w:r>
      <w:r w:rsidR="00EE6AA5">
        <w:rPr>
          <w:sz w:val="24"/>
          <w:szCs w:val="24"/>
        </w:rPr>
        <w:t xml:space="preserve"> </w:t>
      </w:r>
      <w:r w:rsidR="00EE6AA5">
        <w:rPr>
          <w:sz w:val="24"/>
          <w:szCs w:val="24"/>
        </w:rPr>
        <w:lastRenderedPageBreak/>
        <w:t xml:space="preserve">Minias, P. </w:t>
      </w:r>
      <w:r>
        <w:rPr>
          <w:sz w:val="24"/>
          <w:szCs w:val="24"/>
        </w:rPr>
        <w:t xml:space="preserve">(2017). Scale-of-choice effect in the assortative mating by multiple ornamental and non-ornamental characters in the black-headed gull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71, 183.</w:t>
      </w:r>
    </w:p>
    <w:p w14:paraId="23C55CA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ribarne, O. (1996). Habitat structure, population abundance and the opportunity for selection on body weight in the amphipodEogammarus oclairi. </w:t>
      </w:r>
      <w:r>
        <w:rPr>
          <w:i/>
          <w:iCs/>
          <w:sz w:val="24"/>
          <w:szCs w:val="24"/>
        </w:rPr>
        <w:t>Mar. Biol.</w:t>
      </w:r>
      <w:r>
        <w:rPr>
          <w:sz w:val="24"/>
          <w:szCs w:val="24"/>
        </w:rPr>
        <w:t>, 127, 143–150.</w:t>
      </w:r>
    </w:p>
    <w:p w14:paraId="65808FB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to, A. &amp; Wada, S. (2006). Intrasexual copulation and mate discrimination in a population of Nodilittorina radiata (Gastropoda: Littorinidae)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4, 45–49.</w:t>
      </w:r>
    </w:p>
    <w:p w14:paraId="101654E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acobson, S.K. &amp; Vandenberg, J.J. (1991). Reproductive ecology of the endangered Golden Toad (Bufo periglenes). </w:t>
      </w:r>
      <w:r>
        <w:rPr>
          <w:i/>
          <w:iCs/>
          <w:sz w:val="24"/>
          <w:szCs w:val="24"/>
        </w:rPr>
        <w:t>J. Herpetol.</w:t>
      </w:r>
      <w:r>
        <w:rPr>
          <w:sz w:val="24"/>
          <w:szCs w:val="24"/>
        </w:rPr>
        <w:t>, 25, 321.</w:t>
      </w:r>
    </w:p>
    <w:p w14:paraId="43C3A0D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anzen, F.J. &amp; Brodie, E.D. (1989). Tall tails and sexy males: Sexual behavior of Rough-Skinned Newts (Taricha granulosa) in a natural breeding pond. </w:t>
      </w:r>
      <w:r>
        <w:rPr>
          <w:i/>
          <w:iCs/>
          <w:sz w:val="24"/>
          <w:szCs w:val="24"/>
        </w:rPr>
        <w:t>Copeia</w:t>
      </w:r>
      <w:r>
        <w:rPr>
          <w:sz w:val="24"/>
          <w:szCs w:val="24"/>
        </w:rPr>
        <w:t>, 1989, 1068.</w:t>
      </w:r>
    </w:p>
    <w:p w14:paraId="42FF500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ensen, G.C. (2011). Size-assortative pairing and mate recognition by the Thickclaw Porcelain Crab Pachycheles rudis Stimpson, 1858 (Anomura, Porcellanidae). </w:t>
      </w:r>
      <w:r>
        <w:rPr>
          <w:i/>
          <w:iCs/>
          <w:sz w:val="24"/>
          <w:szCs w:val="24"/>
        </w:rPr>
        <w:t>Crustaceana</w:t>
      </w:r>
      <w:r>
        <w:rPr>
          <w:sz w:val="24"/>
          <w:szCs w:val="24"/>
        </w:rPr>
        <w:t>, 84, 1181–1195.</w:t>
      </w:r>
    </w:p>
    <w:p w14:paraId="57ADB4D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hannesson, K., Rolan-Alvarez, E. &amp; Ekendahl, A. (1995). Incipient reproductive isolation between two sympatric morphs of the intertidal snail Littorina saxatili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49, 1180.</w:t>
      </w:r>
    </w:p>
    <w:p w14:paraId="3DFEB06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hnson, L.J. (1999). Size assortative mating in the marine snail Littorina neglecta. </w:t>
      </w:r>
      <w:r>
        <w:rPr>
          <w:i/>
          <w:iCs/>
          <w:sz w:val="24"/>
          <w:szCs w:val="24"/>
        </w:rPr>
        <w:t>J. Mar. Biol. Assoc. United Kingdom</w:t>
      </w:r>
      <w:r>
        <w:rPr>
          <w:sz w:val="24"/>
          <w:szCs w:val="24"/>
        </w:rPr>
        <w:t>, 79, 1131–1132.</w:t>
      </w:r>
    </w:p>
    <w:p w14:paraId="6EC36B7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hnson, L.K. (1983). Reproductive behavior of Claeoderes bivittata (Coleoptera: Brentidae). </w:t>
      </w:r>
      <w:r>
        <w:rPr>
          <w:i/>
          <w:iCs/>
          <w:sz w:val="24"/>
          <w:szCs w:val="24"/>
        </w:rPr>
        <w:t>Psyche A J. Entomol.</w:t>
      </w:r>
      <w:r>
        <w:rPr>
          <w:sz w:val="24"/>
          <w:szCs w:val="24"/>
        </w:rPr>
        <w:t>, 90, 135–149.</w:t>
      </w:r>
    </w:p>
    <w:p w14:paraId="59FF7A1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hnston, F.E. (1970). Phenotypic assortative mating among the Peruvian Cashinahua. </w:t>
      </w:r>
      <w:r>
        <w:rPr>
          <w:i/>
          <w:iCs/>
          <w:sz w:val="24"/>
          <w:szCs w:val="24"/>
        </w:rPr>
        <w:t>Biodemography Soc. Biol.</w:t>
      </w:r>
      <w:r>
        <w:rPr>
          <w:sz w:val="24"/>
          <w:szCs w:val="24"/>
        </w:rPr>
        <w:t>, 17, 37–42.</w:t>
      </w:r>
    </w:p>
    <w:p w14:paraId="38FBC2E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hnston, R.F. &amp; Johnson, S.G. (1989). Nonrandom mating in feral pigeons. </w:t>
      </w:r>
      <w:r>
        <w:rPr>
          <w:i/>
          <w:iCs/>
          <w:sz w:val="24"/>
          <w:szCs w:val="24"/>
        </w:rPr>
        <w:t>Condor</w:t>
      </w:r>
      <w:r>
        <w:rPr>
          <w:sz w:val="24"/>
          <w:szCs w:val="24"/>
        </w:rPr>
        <w:t>, 91, 23–29.</w:t>
      </w:r>
    </w:p>
    <w:p w14:paraId="2D71367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nes, A.G., Moore, G.I., Kvarnemo, C., Walker, D. &amp; Avise, J.C. (2003). Sympatric speciation as a consequence of male pregnancy in seahorses. </w:t>
      </w:r>
      <w:r>
        <w:rPr>
          <w:i/>
          <w:iCs/>
          <w:sz w:val="24"/>
          <w:szCs w:val="24"/>
        </w:rPr>
        <w:t>Proc. Natl. Acad. Sci. U. S. A.</w:t>
      </w:r>
      <w:r>
        <w:rPr>
          <w:sz w:val="24"/>
          <w:szCs w:val="24"/>
        </w:rPr>
        <w:t>, 100, 6598–603.</w:t>
      </w:r>
    </w:p>
    <w:p w14:paraId="6B435A8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nes, T.M., Arnqvist, G., McNamara, K.B. &amp; Elgar, M.A. (2012). Size-assortative pairing across three developmental stages in the Zeus bug, Phoreticovelia disparata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66, 995–1003.</w:t>
      </w:r>
    </w:p>
    <w:p w14:paraId="11F5E5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ormalainen, V., Tuomi, J. &amp; Merilaita, S. (1992). Mate choice for male and female size in aquatic isopod Idotea balthica. </w:t>
      </w:r>
      <w:r>
        <w:rPr>
          <w:i/>
          <w:iCs/>
          <w:sz w:val="24"/>
          <w:szCs w:val="24"/>
        </w:rPr>
        <w:t>Ann. Zool. Fennici</w:t>
      </w:r>
      <w:r>
        <w:rPr>
          <w:sz w:val="24"/>
          <w:szCs w:val="24"/>
        </w:rPr>
        <w:t>, 29, 161–167.</w:t>
      </w:r>
    </w:p>
    <w:p w14:paraId="2182CE7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Juliano, S.A. (1985). The effects of body size on mating and reproduction in Brachinus lateralis (Coleoptera: Carabidae). </w:t>
      </w:r>
      <w:r>
        <w:rPr>
          <w:i/>
          <w:iCs/>
          <w:sz w:val="24"/>
          <w:szCs w:val="24"/>
        </w:rPr>
        <w:t>Ecol. Entomol.</w:t>
      </w:r>
      <w:r>
        <w:rPr>
          <w:sz w:val="24"/>
          <w:szCs w:val="24"/>
        </w:rPr>
        <w:t>, 10, 271–280.</w:t>
      </w:r>
    </w:p>
    <w:p w14:paraId="3237F13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asuya, E. (1985). Size-disassortative mating in the chrysomelid beetle Chrysolina aurichalcea (Coleoptera: Chrysomelidae)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9, 705.</w:t>
      </w:r>
    </w:p>
    <w:p w14:paraId="272CBA9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aur, D.P. &amp; Singh, R. (1981). Parent-adult offspring correlations and heritability of body measurements in a rural Indian population. </w:t>
      </w:r>
      <w:r>
        <w:rPr>
          <w:i/>
          <w:iCs/>
          <w:sz w:val="24"/>
          <w:szCs w:val="24"/>
        </w:rPr>
        <w:t>Ann. Hum. Biol.</w:t>
      </w:r>
      <w:r>
        <w:rPr>
          <w:sz w:val="24"/>
          <w:szCs w:val="24"/>
        </w:rPr>
        <w:t>, 8, 333–339.</w:t>
      </w:r>
    </w:p>
    <w:p w14:paraId="79FF323B" w14:textId="4DD2939C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Keller, M.C., Garver-Apgar, C.E., Wright, M.J., Martin, N.G., Corley, R.P., Stallings, M.C.,</w:t>
      </w:r>
      <w:r w:rsidR="002319CF">
        <w:rPr>
          <w:sz w:val="24"/>
          <w:szCs w:val="24"/>
        </w:rPr>
        <w:t xml:space="preserve"> Hewitt, J. K., Zietsch, B. P. </w:t>
      </w:r>
      <w:r>
        <w:rPr>
          <w:sz w:val="24"/>
          <w:szCs w:val="24"/>
        </w:rPr>
        <w:t xml:space="preserve">(2013). The genetic correlation between height and IQ: Shared genes or assortative mating? </w:t>
      </w:r>
      <w:r>
        <w:rPr>
          <w:i/>
          <w:iCs/>
          <w:sz w:val="24"/>
          <w:szCs w:val="24"/>
        </w:rPr>
        <w:t>PLoS Genet.</w:t>
      </w:r>
      <w:r>
        <w:rPr>
          <w:sz w:val="24"/>
          <w:szCs w:val="24"/>
        </w:rPr>
        <w:t>, 9.</w:t>
      </w:r>
    </w:p>
    <w:p w14:paraId="4E36F98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elly, C.D. (2014). Sexual selection, phenotypic variation, and allometry in genitalic and non-genitalic traits in the sexually size-dimorphic stick insect Micrarchus hystriculeus. </w:t>
      </w:r>
      <w:r>
        <w:rPr>
          <w:i/>
          <w:iCs/>
          <w:sz w:val="24"/>
          <w:szCs w:val="24"/>
        </w:rPr>
        <w:t>Biol. J. Linn. Soc.</w:t>
      </w:r>
      <w:r>
        <w:rPr>
          <w:sz w:val="24"/>
          <w:szCs w:val="24"/>
        </w:rPr>
        <w:t>, 113, 471–484.</w:t>
      </w:r>
    </w:p>
    <w:p w14:paraId="2E1029E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elly, C.D., Bussière, L.F. &amp; Gwynne, D.T. (2010). Pairing and insemination patterns in a giant weta (Deinacrida rugosa: Orthoptera; Anostostomatidae)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8, 483–489.</w:t>
      </w:r>
    </w:p>
    <w:p w14:paraId="3D25608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emp, D.J. (2006). Ultraviolet ornamentation and male mating success in a high-density assemblage of the butterfly Colias eurytheme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19, 669–684.</w:t>
      </w:r>
    </w:p>
    <w:p w14:paraId="5DF52FC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emp, D.J. (2008). Female mating biases for bright ultraviolet iridescence in the butterfly Eurema hecabe (Pieridae)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9, 1–8.</w:t>
      </w:r>
    </w:p>
    <w:p w14:paraId="2236AE2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im, T.-W., Kim, T.-K., Hong, S.-K. &amp; Choe, J.-C. (2006). Surface mating as an alternative </w:t>
      </w:r>
      <w:r>
        <w:rPr>
          <w:sz w:val="24"/>
          <w:szCs w:val="24"/>
        </w:rPr>
        <w:lastRenderedPageBreak/>
        <w:t xml:space="preserve">mating strategy in the Fiddler Crab Uca lactea. </w:t>
      </w:r>
      <w:r>
        <w:rPr>
          <w:i/>
          <w:iCs/>
          <w:sz w:val="24"/>
          <w:szCs w:val="24"/>
        </w:rPr>
        <w:t>J. Ecol. Environ.</w:t>
      </w:r>
      <w:r>
        <w:rPr>
          <w:sz w:val="24"/>
          <w:szCs w:val="24"/>
        </w:rPr>
        <w:t>, 29, 49–53.</w:t>
      </w:r>
    </w:p>
    <w:p w14:paraId="26C2CA6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imura, K., Hirano, T. &amp; Chiba, S. (2015). Assortative mating with respect to size in the simultaneously hermaphroditic land snail Bradybaena pellucida. </w:t>
      </w:r>
      <w:r>
        <w:rPr>
          <w:i/>
          <w:iCs/>
          <w:sz w:val="24"/>
          <w:szCs w:val="24"/>
        </w:rPr>
        <w:t>Acta Ethol.</w:t>
      </w:r>
      <w:r>
        <w:rPr>
          <w:sz w:val="24"/>
          <w:szCs w:val="24"/>
        </w:rPr>
        <w:t>, 18, 265–268.</w:t>
      </w:r>
    </w:p>
    <w:p w14:paraId="19DAD3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nox, T.T. &amp; Scott, M.P. (2006). Size, operational sex ratio, and mate-guarding success of the carrion beetle, Necrophila americana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7, 88–96.</w:t>
      </w:r>
    </w:p>
    <w:p w14:paraId="7AEC693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nuiman, M.W., Divitini, M.L. &amp; Bartholomew, H.C. (2005). Spouse selection and environmental effects on spouse correlation in lung function measures. </w:t>
      </w:r>
      <w:r>
        <w:rPr>
          <w:i/>
          <w:iCs/>
          <w:sz w:val="24"/>
          <w:szCs w:val="24"/>
        </w:rPr>
        <w:t>Ann. Epidemiol.</w:t>
      </w:r>
      <w:r>
        <w:rPr>
          <w:sz w:val="24"/>
          <w:szCs w:val="24"/>
        </w:rPr>
        <w:t>, 15, 39–43.</w:t>
      </w:r>
    </w:p>
    <w:p w14:paraId="5A8E0EB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oene, J.M., Montagne-Wajer, K. &amp; Maat, A. (2007). Aspects of body size and mate choice in the simultaneously hermaphroditic pond snail Lymnaea stagnalis. </w:t>
      </w:r>
      <w:r>
        <w:rPr>
          <w:i/>
          <w:iCs/>
          <w:sz w:val="24"/>
          <w:szCs w:val="24"/>
        </w:rPr>
        <w:t>Anim. Biol.</w:t>
      </w:r>
      <w:r>
        <w:rPr>
          <w:sz w:val="24"/>
          <w:szCs w:val="24"/>
        </w:rPr>
        <w:t>, 57, 247–259.</w:t>
      </w:r>
    </w:p>
    <w:p w14:paraId="16D68BB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oga, T., Yoshino, K. &amp; Fukuda, Y. (2010). Temporal changes in the reproductive population structures and males’ secondary sexual character of the hermit crab Diogenes nitidimanus. </w:t>
      </w:r>
      <w:r>
        <w:rPr>
          <w:i/>
          <w:iCs/>
          <w:sz w:val="24"/>
          <w:szCs w:val="24"/>
        </w:rPr>
        <w:t>Ecol. Res.</w:t>
      </w:r>
      <w:r>
        <w:rPr>
          <w:sz w:val="24"/>
          <w:szCs w:val="24"/>
        </w:rPr>
        <w:t>, 25, 1007–1017.</w:t>
      </w:r>
    </w:p>
    <w:p w14:paraId="3FBAEF81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de-DE"/>
        </w:rPr>
      </w:pPr>
      <w:r>
        <w:rPr>
          <w:sz w:val="24"/>
          <w:szCs w:val="24"/>
        </w:rPr>
        <w:t xml:space="preserve">Kokita, T. &amp; Nakazono, A. (1998). Plasticity in the mating system of the longnose filefish, Oxymonacanthus longirostris, in relation to mate availability. </w:t>
      </w:r>
      <w:r w:rsidRPr="00293B5A">
        <w:rPr>
          <w:i/>
          <w:iCs/>
          <w:sz w:val="24"/>
          <w:szCs w:val="24"/>
          <w:lang w:val="de-DE"/>
        </w:rPr>
        <w:t>J. Ethol.</w:t>
      </w:r>
      <w:r w:rsidRPr="00293B5A">
        <w:rPr>
          <w:sz w:val="24"/>
          <w:szCs w:val="24"/>
          <w:lang w:val="de-DE"/>
        </w:rPr>
        <w:t>, 16, 81–89.</w:t>
      </w:r>
    </w:p>
    <w:p w14:paraId="018303A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de-DE"/>
        </w:rPr>
        <w:t xml:space="preserve">Kolliker, M., Heeb, P., Werner, I., Mateman, A.C., Lessells, C.M. &amp; Richnera, H. (1999). </w:t>
      </w:r>
      <w:r>
        <w:rPr>
          <w:sz w:val="24"/>
          <w:szCs w:val="24"/>
        </w:rPr>
        <w:t xml:space="preserve">Offspring sex ratio is related to male body size in the great tit (Parus major)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0, 68–72.</w:t>
      </w:r>
    </w:p>
    <w:p w14:paraId="1A2FE4B4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nl-NL"/>
        </w:rPr>
      </w:pPr>
      <w:r>
        <w:rPr>
          <w:sz w:val="24"/>
          <w:szCs w:val="24"/>
        </w:rPr>
        <w:t xml:space="preserve">Kolm, N. (2002). Male size determines reproductive output in a paternal mouthbrooding fish. </w:t>
      </w:r>
      <w:r w:rsidRPr="00293B5A">
        <w:rPr>
          <w:i/>
          <w:iCs/>
          <w:sz w:val="24"/>
          <w:szCs w:val="24"/>
          <w:lang w:val="nl-NL"/>
        </w:rPr>
        <w:t>Anim. Behav.</w:t>
      </w:r>
      <w:r w:rsidRPr="00293B5A">
        <w:rPr>
          <w:sz w:val="24"/>
          <w:szCs w:val="24"/>
          <w:lang w:val="nl-NL"/>
        </w:rPr>
        <w:t>, 63, 727–733.</w:t>
      </w:r>
    </w:p>
    <w:p w14:paraId="3A65885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nl-NL"/>
        </w:rPr>
        <w:t xml:space="preserve">Komdeur, J., Oorebeek, M., van Overveld, T. &amp; Cuthill, I.C. (2005). </w:t>
      </w:r>
      <w:r>
        <w:rPr>
          <w:sz w:val="24"/>
          <w:szCs w:val="24"/>
        </w:rPr>
        <w:t xml:space="preserve">Mutual ornamentation, age, and reproductive performance in the European starling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6, 805–817.</w:t>
      </w:r>
    </w:p>
    <w:p w14:paraId="642D14E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raus, B. &amp; Lederhouse, R.C. (1983). Contact guarding during courtship in the Tiger Beetle Cicindela marutha Dow (Coleoptera: Cicindelidae)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10, 208–211.</w:t>
      </w:r>
    </w:p>
    <w:p w14:paraId="30873A5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ruse, K.C. (1981). Mating success, fertilization potential, and male body size in the American Toad (Bufo americanus). </w:t>
      </w:r>
      <w:r>
        <w:rPr>
          <w:i/>
          <w:iCs/>
          <w:sz w:val="24"/>
          <w:szCs w:val="24"/>
        </w:rPr>
        <w:t>Herpetologica</w:t>
      </w:r>
      <w:r>
        <w:rPr>
          <w:sz w:val="24"/>
          <w:szCs w:val="24"/>
        </w:rPr>
        <w:t>, 37, 228–233.</w:t>
      </w:r>
    </w:p>
    <w:p w14:paraId="4ED6927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usano, H. (1992). Reproductive ecology of a freshwater amphipod, Jesogammarus suwaensis Morino, inhabiting Lake Suwa in central Japan. </w:t>
      </w:r>
      <w:r>
        <w:rPr>
          <w:i/>
          <w:iCs/>
          <w:sz w:val="24"/>
          <w:szCs w:val="24"/>
        </w:rPr>
        <w:t>Ecol. Res.</w:t>
      </w:r>
      <w:r>
        <w:rPr>
          <w:sz w:val="24"/>
          <w:szCs w:val="24"/>
        </w:rPr>
        <w:t>, 7, 133–140.</w:t>
      </w:r>
    </w:p>
    <w:p w14:paraId="18BED90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arsson, F.K. (1988). Experimentally induced density-dependent mating patterns in Phyllobius maculicornis Germ. (Coleoptera: Curculionidae)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19, 380.</w:t>
      </w:r>
    </w:p>
    <w:p w14:paraId="6C98683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aubu, C., Schweitzer, C., Motreuil, S., Louâpre, P. &amp; Dechaume-Moncharmont, F.X. (2017). Mate choice based on behavioural type: Do convict cichlids prefer similar partners?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126, 281–291.</w:t>
      </w:r>
    </w:p>
    <w:p w14:paraId="2DE2BFD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edwoń, M. (2011). Sexual size dimorphism, assortative mating and sex identification in the Whiskered Tern Chlidonias hybrida. </w:t>
      </w:r>
      <w:r>
        <w:rPr>
          <w:i/>
          <w:iCs/>
          <w:sz w:val="24"/>
          <w:szCs w:val="24"/>
        </w:rPr>
        <w:t>Ardea</w:t>
      </w:r>
      <w:r>
        <w:rPr>
          <w:sz w:val="24"/>
          <w:szCs w:val="24"/>
        </w:rPr>
        <w:t>, 99, 191–198.</w:t>
      </w:r>
    </w:p>
    <w:p w14:paraId="6EE5E42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ee, J. &amp; Park, D. (2009). Effects of body size, operational sex ratio, and age on pairing by the Asian toad, Bufo stejnegeri. </w:t>
      </w:r>
      <w:r>
        <w:rPr>
          <w:i/>
          <w:iCs/>
          <w:sz w:val="24"/>
          <w:szCs w:val="24"/>
        </w:rPr>
        <w:t>Zool. Stud.</w:t>
      </w:r>
      <w:r>
        <w:rPr>
          <w:sz w:val="24"/>
          <w:szCs w:val="24"/>
        </w:rPr>
        <w:t>, 48, 334–342.</w:t>
      </w:r>
    </w:p>
    <w:p w14:paraId="046FB37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ee, J.C. &amp; Crump, M.L. (1981). Morphological correlates of male mating success in Triprion petasatus and Hyla marmorata (Anura: Hylidae). </w:t>
      </w:r>
      <w:r>
        <w:rPr>
          <w:i/>
          <w:iCs/>
          <w:sz w:val="24"/>
          <w:szCs w:val="24"/>
        </w:rPr>
        <w:t>Oecologia</w:t>
      </w:r>
      <w:r>
        <w:rPr>
          <w:sz w:val="24"/>
          <w:szCs w:val="24"/>
        </w:rPr>
        <w:t>, 50, 153–157.</w:t>
      </w:r>
    </w:p>
    <w:p w14:paraId="4C43E44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ee, J.C. &amp; Salzburg, M.A. (2015). Mating success and pairing patterns in Bufo valliceps (Anura: Bufonidae). </w:t>
      </w:r>
      <w:r>
        <w:rPr>
          <w:i/>
          <w:iCs/>
          <w:sz w:val="24"/>
          <w:szCs w:val="24"/>
        </w:rPr>
        <w:t>Herpetol. J.</w:t>
      </w:r>
      <w:r>
        <w:rPr>
          <w:sz w:val="24"/>
          <w:szCs w:val="24"/>
        </w:rPr>
        <w:t>, 34, 155–157.</w:t>
      </w:r>
    </w:p>
    <w:p w14:paraId="63990C5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efebvre, F., Fredensborg, B., Armstrong, A., Hansen, E. &amp; Poulin, R. (2005). Assortative pairing in the amphipod Paracalliope fluviatilis: a role for parasites? </w:t>
      </w:r>
      <w:r>
        <w:rPr>
          <w:i/>
          <w:iCs/>
          <w:sz w:val="24"/>
          <w:szCs w:val="24"/>
        </w:rPr>
        <w:t>Hydrobiologia</w:t>
      </w:r>
      <w:r>
        <w:rPr>
          <w:sz w:val="24"/>
          <w:szCs w:val="24"/>
        </w:rPr>
        <w:t>, 545, 65–73.</w:t>
      </w:r>
    </w:p>
    <w:p w14:paraId="017A9D2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essells, C.M. &amp; Ovenden, G.N. (1989). Heritability of wing length and weight in European Bee-Eaters (Merops apiaster). </w:t>
      </w:r>
      <w:r>
        <w:rPr>
          <w:i/>
          <w:iCs/>
          <w:sz w:val="24"/>
          <w:szCs w:val="24"/>
        </w:rPr>
        <w:t>The Condor1</w:t>
      </w:r>
      <w:r>
        <w:rPr>
          <w:sz w:val="24"/>
          <w:szCs w:val="24"/>
        </w:rPr>
        <w:t>, 91, 210–214.</w:t>
      </w:r>
    </w:p>
    <w:p w14:paraId="57EBA234" w14:textId="4FAC7D05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0F25D9">
        <w:rPr>
          <w:sz w:val="24"/>
          <w:szCs w:val="24"/>
          <w:lang w:val="en-GB"/>
        </w:rPr>
        <w:t>Li</w:t>
      </w:r>
      <w:r w:rsidR="00581D3A" w:rsidRPr="000F25D9">
        <w:rPr>
          <w:sz w:val="24"/>
          <w:szCs w:val="24"/>
          <w:lang w:val="en-GB"/>
        </w:rPr>
        <w:t>AA</w:t>
      </w:r>
      <w:r w:rsidRPr="000F25D9">
        <w:rPr>
          <w:sz w:val="24"/>
          <w:szCs w:val="24"/>
          <w:lang w:val="en-GB"/>
        </w:rPr>
        <w:t xml:space="preserve">, J., Lv, L., Wang, P., Zhang, Z. &amp; Wang, Y. (2015). </w:t>
      </w:r>
      <w:r>
        <w:rPr>
          <w:sz w:val="24"/>
          <w:szCs w:val="24"/>
        </w:rPr>
        <w:t xml:space="preserve">Roles of phenotypic and genetic characteristics in the social mating pattern of Silver-throated Tits (Aegithalos glaucogularis). </w:t>
      </w:r>
      <w:r>
        <w:rPr>
          <w:i/>
          <w:iCs/>
          <w:sz w:val="24"/>
          <w:szCs w:val="24"/>
        </w:rPr>
        <w:t>J. Ornithol.</w:t>
      </w:r>
      <w:r>
        <w:rPr>
          <w:sz w:val="24"/>
          <w:szCs w:val="24"/>
        </w:rPr>
        <w:t>, 156, 687–697.</w:t>
      </w:r>
    </w:p>
    <w:p w14:paraId="05BA983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i, X., Redline, S., Zhang, X., Williams, S. &amp; Zhu, X. (2017). Height associated variants </w:t>
      </w:r>
      <w:r>
        <w:rPr>
          <w:sz w:val="24"/>
          <w:szCs w:val="24"/>
        </w:rPr>
        <w:lastRenderedPageBreak/>
        <w:t xml:space="preserve">demonstrate assortative mating in human populations. </w:t>
      </w:r>
      <w:r>
        <w:rPr>
          <w:i/>
          <w:iCs/>
          <w:sz w:val="24"/>
          <w:szCs w:val="24"/>
        </w:rPr>
        <w:t>Sci. Rep.</w:t>
      </w:r>
      <w:r>
        <w:rPr>
          <w:sz w:val="24"/>
          <w:szCs w:val="24"/>
        </w:rPr>
        <w:t>, 7, 15689.</w:t>
      </w:r>
    </w:p>
    <w:p w14:paraId="626DFD1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iao, W.B. &amp; Lu, X. (2011). Proximate mechanisms leading to large male-mating advantage in the Andrew’s toad, Bufo andrewsi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148, 1087–1102.</w:t>
      </w:r>
    </w:p>
    <w:p w14:paraId="30938BB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iao, W.B. &amp; Lu, X. (2012). Variation in mating patterns in the Andrew’s toad Bufo andrewsi along an elevational gradient in southwestern China. </w:t>
      </w:r>
      <w:r>
        <w:rPr>
          <w:i/>
          <w:iCs/>
          <w:sz w:val="24"/>
          <w:szCs w:val="24"/>
        </w:rPr>
        <w:t>Ethol. Ecol. Evol.</w:t>
      </w:r>
      <w:r>
        <w:rPr>
          <w:sz w:val="24"/>
          <w:szCs w:val="24"/>
        </w:rPr>
        <w:t>, 24, 174–186.</w:t>
      </w:r>
    </w:p>
    <w:p w14:paraId="27649B7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indström, K. (1992). Female spawning patterns and male mating success in the sand goby Pomatoschistus minutus. </w:t>
      </w:r>
      <w:r>
        <w:rPr>
          <w:i/>
          <w:iCs/>
          <w:sz w:val="24"/>
          <w:szCs w:val="24"/>
        </w:rPr>
        <w:t>Mar. Biol.</w:t>
      </w:r>
      <w:r>
        <w:rPr>
          <w:sz w:val="24"/>
          <w:szCs w:val="24"/>
        </w:rPr>
        <w:t>, 113, 475–480.</w:t>
      </w:r>
    </w:p>
    <w:p w14:paraId="59ACFAD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iu, P. &amp; Sun, Y. (2016). Sexual size dimorphism and assortative mating in Elliot’s Laughingthrush Trochalopteron elliotii. </w:t>
      </w:r>
      <w:r>
        <w:rPr>
          <w:i/>
          <w:iCs/>
          <w:sz w:val="24"/>
          <w:szCs w:val="24"/>
        </w:rPr>
        <w:t>Ardea</w:t>
      </w:r>
      <w:r>
        <w:rPr>
          <w:sz w:val="24"/>
          <w:szCs w:val="24"/>
        </w:rPr>
        <w:t>, 104, 177–181.</w:t>
      </w:r>
    </w:p>
    <w:p w14:paraId="5C202FC5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fr-FR"/>
        </w:rPr>
      </w:pPr>
      <w:r>
        <w:rPr>
          <w:sz w:val="24"/>
          <w:szCs w:val="24"/>
        </w:rPr>
        <w:t xml:space="preserve">Liu, P. &amp; Sun, Y. (2018). Sexual size dimorphism and assortative mating in the Plain Laughingthrush (Garrulax davidi concolor). </w:t>
      </w:r>
      <w:r w:rsidRPr="00293B5A">
        <w:rPr>
          <w:i/>
          <w:iCs/>
          <w:sz w:val="24"/>
          <w:szCs w:val="24"/>
          <w:lang w:val="fr-FR"/>
        </w:rPr>
        <w:t>Wilson J. Ornithol.</w:t>
      </w:r>
      <w:r w:rsidRPr="00293B5A">
        <w:rPr>
          <w:sz w:val="24"/>
          <w:szCs w:val="24"/>
          <w:lang w:val="fr-FR"/>
        </w:rPr>
        <w:t>, 130, 510–515.</w:t>
      </w:r>
    </w:p>
    <w:p w14:paraId="59D589B5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it-IT"/>
        </w:rPr>
      </w:pPr>
      <w:r w:rsidRPr="00293B5A">
        <w:rPr>
          <w:sz w:val="24"/>
          <w:szCs w:val="24"/>
          <w:lang w:val="fr-FR"/>
        </w:rPr>
        <w:t xml:space="preserve">Lizana, M., Marquez, R. &amp; Martin-Sanchez, R. (1994). </w:t>
      </w:r>
      <w:r>
        <w:rPr>
          <w:sz w:val="24"/>
          <w:szCs w:val="24"/>
        </w:rPr>
        <w:t xml:space="preserve">Reproductive biology of Pelobates cultripes (Anura: Pelobatidae) in Central Spain. </w:t>
      </w:r>
      <w:r w:rsidRPr="00293B5A">
        <w:rPr>
          <w:i/>
          <w:iCs/>
          <w:sz w:val="24"/>
          <w:szCs w:val="24"/>
          <w:lang w:val="it-IT"/>
        </w:rPr>
        <w:t>J. Herpetol.</w:t>
      </w:r>
      <w:r w:rsidRPr="00293B5A">
        <w:rPr>
          <w:sz w:val="24"/>
          <w:szCs w:val="24"/>
          <w:lang w:val="it-IT"/>
        </w:rPr>
        <w:t>, 28, 19.</w:t>
      </w:r>
    </w:p>
    <w:p w14:paraId="7010C93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 w:rsidRPr="00293B5A">
        <w:rPr>
          <w:sz w:val="24"/>
          <w:szCs w:val="24"/>
          <w:lang w:val="it-IT"/>
        </w:rPr>
        <w:t xml:space="preserve">Lombardo, R.C., Christy, J.H. &amp; Cipriani, R. (2013). </w:t>
      </w:r>
      <w:r>
        <w:rPr>
          <w:sz w:val="24"/>
          <w:szCs w:val="24"/>
        </w:rPr>
        <w:t xml:space="preserve">The false limpet Siphonaria gigas, a simultaneous hermaphrodite, lives in pairs in rock fissures on the Pacific coast of Panama. </w:t>
      </w:r>
      <w:r>
        <w:rPr>
          <w:i/>
          <w:iCs/>
          <w:sz w:val="24"/>
          <w:szCs w:val="24"/>
          <w:lang w:val="pt-BR"/>
        </w:rPr>
        <w:t>Mar. Biol.</w:t>
      </w:r>
      <w:r>
        <w:rPr>
          <w:sz w:val="24"/>
          <w:szCs w:val="24"/>
          <w:lang w:val="pt-BR"/>
        </w:rPr>
        <w:t>, 160, 729–735.</w:t>
      </w:r>
    </w:p>
    <w:p w14:paraId="4F04CC87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it-IT"/>
        </w:rPr>
      </w:pPr>
      <w:r>
        <w:rPr>
          <w:sz w:val="24"/>
          <w:szCs w:val="24"/>
          <w:lang w:val="pt-BR"/>
        </w:rPr>
        <w:t xml:space="preserve">Lou, S.L., Zhao, L., Lu, D. &amp; Liao, W.B. (2016). </w:t>
      </w:r>
      <w:r>
        <w:rPr>
          <w:sz w:val="24"/>
          <w:szCs w:val="24"/>
        </w:rPr>
        <w:t xml:space="preserve">Mating patterns in three Bufo andrewsi populations at different latitude. </w:t>
      </w:r>
      <w:r w:rsidRPr="00293B5A">
        <w:rPr>
          <w:i/>
          <w:iCs/>
          <w:sz w:val="24"/>
          <w:szCs w:val="24"/>
          <w:lang w:val="it-IT"/>
        </w:rPr>
        <w:t>Russ. J. Ecol.</w:t>
      </w:r>
      <w:r w:rsidRPr="00293B5A">
        <w:rPr>
          <w:sz w:val="24"/>
          <w:szCs w:val="24"/>
          <w:lang w:val="it-IT"/>
        </w:rPr>
        <w:t>, 47, 557–561.</w:t>
      </w:r>
    </w:p>
    <w:p w14:paraId="062726B2" w14:textId="2ACDBDC1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DB5A96">
        <w:rPr>
          <w:sz w:val="24"/>
          <w:szCs w:val="24"/>
          <w:lang w:val="it-IT"/>
        </w:rPr>
        <w:t>Lu, X., Ma, X., Fan, L., Hu, Y., Lang, Z., Li, Z.,</w:t>
      </w:r>
      <w:r w:rsidR="00BE65A7" w:rsidRPr="00DB5A96">
        <w:rPr>
          <w:sz w:val="24"/>
          <w:szCs w:val="24"/>
          <w:lang w:val="it-IT"/>
        </w:rPr>
        <w:t xml:space="preserve"> Fang, B., </w:t>
      </w:r>
      <w:proofErr w:type="spellStart"/>
      <w:r w:rsidR="00BE65A7" w:rsidRPr="00DB5A96">
        <w:rPr>
          <w:sz w:val="24"/>
          <w:szCs w:val="24"/>
          <w:lang w:val="it-IT"/>
        </w:rPr>
        <w:t>Guo</w:t>
      </w:r>
      <w:proofErr w:type="spellEnd"/>
      <w:r w:rsidR="00BE65A7" w:rsidRPr="00DB5A96">
        <w:rPr>
          <w:sz w:val="24"/>
          <w:szCs w:val="24"/>
          <w:lang w:val="it-IT"/>
        </w:rPr>
        <w:t xml:space="preserve">, W. </w:t>
      </w:r>
      <w:r w:rsidRPr="00DB5A96">
        <w:rPr>
          <w:sz w:val="24"/>
          <w:szCs w:val="24"/>
          <w:lang w:val="it-IT"/>
        </w:rPr>
        <w:t xml:space="preserve">(2016). </w:t>
      </w:r>
      <w:proofErr w:type="spellStart"/>
      <w:r w:rsidRPr="00DB5A96">
        <w:rPr>
          <w:sz w:val="24"/>
          <w:szCs w:val="24"/>
          <w:lang w:val="it-IT"/>
        </w:rPr>
        <w:t>Reproductive</w:t>
      </w:r>
      <w:proofErr w:type="spellEnd"/>
      <w:r w:rsidRPr="00DB5A96">
        <w:rPr>
          <w:sz w:val="24"/>
          <w:szCs w:val="24"/>
          <w:lang w:val="it-IT"/>
        </w:rPr>
        <w:t xml:space="preserve"> </w:t>
      </w:r>
      <w:proofErr w:type="spellStart"/>
      <w:r w:rsidRPr="00DB5A96">
        <w:rPr>
          <w:sz w:val="24"/>
          <w:szCs w:val="24"/>
          <w:lang w:val="it-IT"/>
        </w:rPr>
        <w:t>ecology</w:t>
      </w:r>
      <w:proofErr w:type="spellEnd"/>
      <w:r w:rsidRPr="00DB5A96">
        <w:rPr>
          <w:sz w:val="24"/>
          <w:szCs w:val="24"/>
          <w:lang w:val="it-IT"/>
        </w:rPr>
        <w:t xml:space="preserve"> of a </w:t>
      </w:r>
      <w:proofErr w:type="spellStart"/>
      <w:r w:rsidRPr="00DB5A96">
        <w:rPr>
          <w:sz w:val="24"/>
          <w:szCs w:val="24"/>
          <w:lang w:val="it-IT"/>
        </w:rPr>
        <w:t>Tibetan</w:t>
      </w:r>
      <w:proofErr w:type="spellEnd"/>
      <w:r w:rsidRPr="00DB5A96">
        <w:rPr>
          <w:sz w:val="24"/>
          <w:szCs w:val="24"/>
          <w:lang w:val="it-IT"/>
        </w:rPr>
        <w:t xml:space="preserve"> </w:t>
      </w:r>
      <w:proofErr w:type="spellStart"/>
      <w:r w:rsidRPr="00DB5A96">
        <w:rPr>
          <w:sz w:val="24"/>
          <w:szCs w:val="24"/>
          <w:lang w:val="it-IT"/>
        </w:rPr>
        <w:t>frog</w:t>
      </w:r>
      <w:proofErr w:type="spellEnd"/>
      <w:r w:rsidRPr="00DB5A96">
        <w:rPr>
          <w:sz w:val="24"/>
          <w:szCs w:val="24"/>
          <w:lang w:val="it-IT"/>
        </w:rPr>
        <w:t xml:space="preserve"> </w:t>
      </w:r>
      <w:proofErr w:type="spellStart"/>
      <w:r w:rsidRPr="00DB5A96">
        <w:rPr>
          <w:sz w:val="24"/>
          <w:szCs w:val="24"/>
          <w:lang w:val="it-IT"/>
        </w:rPr>
        <w:t>Nanorana</w:t>
      </w:r>
      <w:proofErr w:type="spellEnd"/>
      <w:r w:rsidRPr="00DB5A96">
        <w:rPr>
          <w:sz w:val="24"/>
          <w:szCs w:val="24"/>
          <w:lang w:val="it-IT"/>
        </w:rPr>
        <w:t xml:space="preserve"> </w:t>
      </w:r>
      <w:proofErr w:type="spellStart"/>
      <w:r w:rsidRPr="00DB5A96">
        <w:rPr>
          <w:sz w:val="24"/>
          <w:szCs w:val="24"/>
          <w:lang w:val="it-IT"/>
        </w:rPr>
        <w:t>parkeri</w:t>
      </w:r>
      <w:proofErr w:type="spellEnd"/>
      <w:r w:rsidRPr="00DB5A96">
        <w:rPr>
          <w:sz w:val="24"/>
          <w:szCs w:val="24"/>
          <w:lang w:val="it-IT"/>
        </w:rPr>
        <w:t xml:space="preserve"> (Anura: </w:t>
      </w:r>
      <w:proofErr w:type="spellStart"/>
      <w:r w:rsidRPr="00DB5A96">
        <w:rPr>
          <w:sz w:val="24"/>
          <w:szCs w:val="24"/>
          <w:lang w:val="it-IT"/>
        </w:rPr>
        <w:t>Ranidae</w:t>
      </w:r>
      <w:proofErr w:type="spellEnd"/>
      <w:r w:rsidRPr="00DB5A96">
        <w:rPr>
          <w:sz w:val="24"/>
          <w:szCs w:val="24"/>
          <w:lang w:val="it-IT"/>
        </w:rPr>
        <w:t xml:space="preserve">). </w:t>
      </w:r>
      <w:r>
        <w:rPr>
          <w:i/>
          <w:iCs/>
          <w:sz w:val="24"/>
          <w:szCs w:val="24"/>
        </w:rPr>
        <w:t>J. Nat. Hist.</w:t>
      </w:r>
      <w:r>
        <w:rPr>
          <w:sz w:val="24"/>
          <w:szCs w:val="24"/>
        </w:rPr>
        <w:t>, 50, 2769–2782.</w:t>
      </w:r>
    </w:p>
    <w:p w14:paraId="2704315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 xml:space="preserve">Lu, X., Ma, X., Fan, L. &amp; Yu, T. (2010). </w:t>
      </w:r>
      <w:r>
        <w:rPr>
          <w:sz w:val="24"/>
          <w:szCs w:val="24"/>
        </w:rPr>
        <w:t xml:space="preserve">Opportunity for sexual selection arises at moderate densities in the frog Rana chensinensis: An experimental approach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8, 257–262.</w:t>
      </w:r>
    </w:p>
    <w:p w14:paraId="66E6873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u, X., Ma, X., Li, Y. &amp; Fan, L. (2009). Breeding behavior and mating system in relation to body size in Rana chensinensis, a temperate frog endemic to northern China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7, 391–400.</w:t>
      </w:r>
    </w:p>
    <w:p w14:paraId="34DD2470" w14:textId="77777777" w:rsidR="00293B5A" w:rsidRPr="00DB5A96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en-GB"/>
        </w:rPr>
      </w:pPr>
      <w:r>
        <w:rPr>
          <w:sz w:val="24"/>
          <w:szCs w:val="24"/>
        </w:rPr>
        <w:t xml:space="preserve">Lu, X., Zeng, X. &amp; Du, B. (2013). Body attributes of both parents jointly affect offspring sex allocation in a socially monogamous, size-monomorphic passerine. </w:t>
      </w:r>
      <w:r w:rsidRPr="00DB5A96">
        <w:rPr>
          <w:i/>
          <w:iCs/>
          <w:sz w:val="24"/>
          <w:szCs w:val="24"/>
          <w:lang w:val="en-GB"/>
        </w:rPr>
        <w:t>Curr. Zool.</w:t>
      </w:r>
      <w:r w:rsidRPr="00DB5A96">
        <w:rPr>
          <w:sz w:val="24"/>
          <w:szCs w:val="24"/>
          <w:lang w:val="en-GB"/>
        </w:rPr>
        <w:t>, 59, 271–277.</w:t>
      </w:r>
    </w:p>
    <w:p w14:paraId="22CBBB06" w14:textId="741B982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DB5A96">
        <w:rPr>
          <w:sz w:val="24"/>
          <w:szCs w:val="24"/>
          <w:lang w:val="en-GB"/>
        </w:rPr>
        <w:t>Luo, Z., Li, C., Wang, H., Zhao, M., Gu, Q., Gu, Z.,</w:t>
      </w:r>
      <w:r w:rsidR="00185A06" w:rsidRPr="00DB5A96">
        <w:rPr>
          <w:sz w:val="24"/>
          <w:szCs w:val="24"/>
          <w:lang w:val="en-GB"/>
        </w:rPr>
        <w:t xml:space="preserve"> Liao, C., Wu, H. </w:t>
      </w:r>
      <w:r w:rsidRPr="00DB5A96">
        <w:rPr>
          <w:sz w:val="24"/>
          <w:szCs w:val="24"/>
          <w:lang w:val="en-GB"/>
        </w:rPr>
        <w:t xml:space="preserve">(2014). </w:t>
      </w:r>
      <w:r>
        <w:rPr>
          <w:sz w:val="24"/>
          <w:szCs w:val="24"/>
        </w:rPr>
        <w:t xml:space="preserve">Mutual mate choice in the Asiatic toad, Bufo gargarizans, exerts stabilizing selection on body size. </w:t>
      </w:r>
      <w:r>
        <w:rPr>
          <w:i/>
          <w:iCs/>
          <w:sz w:val="24"/>
          <w:szCs w:val="24"/>
        </w:rPr>
        <w:t>Chinese Sci. Bull.</w:t>
      </w:r>
      <w:r>
        <w:rPr>
          <w:sz w:val="24"/>
          <w:szCs w:val="24"/>
        </w:rPr>
        <w:t>, 59, 38–45.</w:t>
      </w:r>
    </w:p>
    <w:p w14:paraId="7CD2A2F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Luo, Z.C., Albertsson-Wikland, K. &amp; Karlberg, J. (1998). Target height as predicted by parental heights in a population-based study. </w:t>
      </w:r>
      <w:r>
        <w:rPr>
          <w:i/>
          <w:iCs/>
          <w:sz w:val="24"/>
          <w:szCs w:val="24"/>
        </w:rPr>
        <w:t>Pediatr. Res.</w:t>
      </w:r>
      <w:r>
        <w:rPr>
          <w:sz w:val="24"/>
          <w:szCs w:val="24"/>
        </w:rPr>
        <w:t>, 44, 563–571.</w:t>
      </w:r>
    </w:p>
    <w:p w14:paraId="37C2594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cDougall, A.K. &amp; Montgomerie, R. (2003). Assortative mating by carotenoid-based plumage colour: A quality indicator in American goldfinches, Carduelis tristis. </w:t>
      </w:r>
      <w:r>
        <w:rPr>
          <w:i/>
          <w:iCs/>
          <w:sz w:val="24"/>
          <w:szCs w:val="24"/>
        </w:rPr>
        <w:t>Naturwissenschaften</w:t>
      </w:r>
      <w:r>
        <w:rPr>
          <w:sz w:val="24"/>
          <w:szCs w:val="24"/>
        </w:rPr>
        <w:t>, 90, 464–467.</w:t>
      </w:r>
    </w:p>
    <w:p w14:paraId="35E9107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ekawa, K., Nakano, S. &amp; Yamamoto, S. (1994). Spawning behaviour and size-assortative mating of Japanese charr in an artificial lake-inlet stream system. </w:t>
      </w:r>
      <w:r>
        <w:rPr>
          <w:i/>
          <w:iCs/>
          <w:sz w:val="24"/>
          <w:szCs w:val="24"/>
        </w:rPr>
        <w:t>Environ. Biol. Fishes</w:t>
      </w:r>
      <w:r>
        <w:rPr>
          <w:sz w:val="24"/>
          <w:szCs w:val="24"/>
        </w:rPr>
        <w:t>, 39, 109–117.</w:t>
      </w:r>
    </w:p>
    <w:p w14:paraId="4929FDE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ïga, H., Dabiré, R.K., Lehmann, T., Tripet, F. &amp; Diabaté, A. (2012). Variation in energy reserves and role of body size in the mating system of Anopheles gambiae. </w:t>
      </w:r>
      <w:r>
        <w:rPr>
          <w:i/>
          <w:iCs/>
          <w:sz w:val="24"/>
          <w:szCs w:val="24"/>
        </w:rPr>
        <w:t>J. Vector Ecol.</w:t>
      </w:r>
      <w:r>
        <w:rPr>
          <w:sz w:val="24"/>
          <w:szCs w:val="24"/>
        </w:rPr>
        <w:t>, 37, 289–297.</w:t>
      </w:r>
    </w:p>
    <w:p w14:paraId="6AFF2C4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rco, A. &amp; Lizana, M. (2002). The absence of species and sex recognition during mate search by male common toads, Bufo bufo. </w:t>
      </w:r>
      <w:r>
        <w:rPr>
          <w:i/>
          <w:iCs/>
          <w:sz w:val="24"/>
          <w:szCs w:val="24"/>
        </w:rPr>
        <w:t>Ethol. Ecol. Evol.</w:t>
      </w:r>
      <w:r>
        <w:rPr>
          <w:sz w:val="24"/>
          <w:szCs w:val="24"/>
        </w:rPr>
        <w:t>, 14, 1–8.</w:t>
      </w:r>
    </w:p>
    <w:p w14:paraId="5A51E4E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árquez, R. (1993). Male reproductive success in two midwife toads, Alytes obstetricans and A. cisternasii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32, 283–291.</w:t>
      </w:r>
    </w:p>
    <w:p w14:paraId="12C72E6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rtin, C.H. (2013). Strong assortative mating by diet, color, size, and morphology but limited progress toward sympatric speciation in a classic example: Cameroon Crater Lake cichlid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67, 2114–2123.</w:t>
      </w:r>
    </w:p>
    <w:p w14:paraId="7E4B55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rzluff, J.M. &amp; Balda, R.P. (1988). Pairing patterns and fitness in a free-ranging population </w:t>
      </w:r>
      <w:r>
        <w:rPr>
          <w:sz w:val="24"/>
          <w:szCs w:val="24"/>
        </w:rPr>
        <w:lastRenderedPageBreak/>
        <w:t xml:space="preserve">of Pinyon Jays: What do they reveal about mate choice? </w:t>
      </w:r>
      <w:r>
        <w:rPr>
          <w:i/>
          <w:iCs/>
          <w:sz w:val="24"/>
          <w:szCs w:val="24"/>
        </w:rPr>
        <w:t>Condor</w:t>
      </w:r>
      <w:r>
        <w:rPr>
          <w:sz w:val="24"/>
          <w:szCs w:val="24"/>
        </w:rPr>
        <w:t>, 90, 201–213.</w:t>
      </w:r>
    </w:p>
    <w:p w14:paraId="2B291D0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scie-Taylor, C.G.N. (1987). Assortative mating in a contemporary British population. </w:t>
      </w:r>
      <w:r>
        <w:rPr>
          <w:i/>
          <w:iCs/>
          <w:sz w:val="24"/>
          <w:szCs w:val="24"/>
        </w:rPr>
        <w:t>Ann. Hum. Biol.</w:t>
      </w:r>
      <w:r>
        <w:rPr>
          <w:sz w:val="24"/>
          <w:szCs w:val="24"/>
        </w:rPr>
        <w:t>, 14, 59–68.</w:t>
      </w:r>
    </w:p>
    <w:p w14:paraId="634C76F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son, L.G. (1972). Natural insect populations and assortative mating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88, 150–157.</w:t>
      </w:r>
    </w:p>
    <w:p w14:paraId="077D4D4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sumoto, T. (1999). Size assortative mating and reproductive success of the Funnel-Web Spider, Agelena limbata (Araneae; Agelenidae)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12, 353–361.</w:t>
      </w:r>
    </w:p>
    <w:p w14:paraId="6D0B862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Cauley, D.E. &amp; Wade, M.J. (1978). Female choice and the mating structure of a natural population of the Soldier Beetle, Chauliognathus pennsylvanicu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2, 771–775.</w:t>
      </w:r>
    </w:p>
    <w:p w14:paraId="6E2721D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Kaye, K.R. (1986). Mate choice and size assortative pairing by the cichlid fishes of Lake Jiloa, Nicaragua. </w:t>
      </w:r>
      <w:r>
        <w:rPr>
          <w:i/>
          <w:iCs/>
          <w:sz w:val="24"/>
          <w:szCs w:val="24"/>
        </w:rPr>
        <w:t>J. Fish Biol.</w:t>
      </w:r>
      <w:r>
        <w:rPr>
          <w:sz w:val="24"/>
          <w:szCs w:val="24"/>
        </w:rPr>
        <w:t>, 29, 135–150.</w:t>
      </w:r>
    </w:p>
    <w:p w14:paraId="6E4A4FF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Kaye, K.R., Hale, J. &amp; van den Berghe, E.P. (2010). The reproductive biology of a Central American cichlid Neetroplus nematopus in Lake Xiloá, Nicaragua. </w:t>
      </w:r>
      <w:r>
        <w:rPr>
          <w:i/>
          <w:iCs/>
          <w:sz w:val="24"/>
          <w:szCs w:val="24"/>
        </w:rPr>
        <w:t>Curr. Zool.</w:t>
      </w:r>
      <w:r>
        <w:rPr>
          <w:sz w:val="24"/>
          <w:szCs w:val="24"/>
        </w:rPr>
        <w:t>, 56, 43–51.</w:t>
      </w:r>
    </w:p>
    <w:p w14:paraId="33EB3B6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Lain, D.K. (1982). Behavioral and morphological correlates of male dominance and courtship persistence in the Blister Beetle Epicauta pennsylvanica (Coleoptera: Meloidae)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07, 396.</w:t>
      </w:r>
    </w:p>
    <w:p w14:paraId="6252DBE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Lain, D.K. (1985). Clinal variation in morphology and assortative mating in the soldier beetle, Chauliognathus pennsylvanicus (Coleoptera: Cantharidae). </w:t>
      </w:r>
      <w:r>
        <w:rPr>
          <w:i/>
          <w:iCs/>
          <w:sz w:val="24"/>
          <w:szCs w:val="24"/>
        </w:rPr>
        <w:t>Biol. J. Linn. Soc.</w:t>
      </w:r>
      <w:r>
        <w:rPr>
          <w:sz w:val="24"/>
          <w:szCs w:val="24"/>
        </w:rPr>
        <w:t>, 25, 105–117.</w:t>
      </w:r>
    </w:p>
    <w:p w14:paraId="1FCBD017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fr-FR"/>
        </w:rPr>
      </w:pPr>
      <w:r>
        <w:rPr>
          <w:sz w:val="24"/>
          <w:szCs w:val="24"/>
        </w:rPr>
        <w:t xml:space="preserve">McLain, D.K. (1988). Male mating preferences and assortative mating in the soldier beetle. </w:t>
      </w:r>
      <w:r w:rsidRPr="00293B5A">
        <w:rPr>
          <w:i/>
          <w:iCs/>
          <w:sz w:val="24"/>
          <w:szCs w:val="24"/>
          <w:lang w:val="fr-FR"/>
        </w:rPr>
        <w:t>Evolution (N. Y).</w:t>
      </w:r>
      <w:r w:rsidRPr="00293B5A">
        <w:rPr>
          <w:sz w:val="24"/>
          <w:szCs w:val="24"/>
          <w:lang w:val="fr-FR"/>
        </w:rPr>
        <w:t>, 42, 729–735.</w:t>
      </w:r>
    </w:p>
    <w:p w14:paraId="68FAD6A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fr-FR"/>
        </w:rPr>
        <w:t xml:space="preserve">McLain, D.K. &amp; Boromisa, R.D. (1987a). </w:t>
      </w:r>
      <w:r>
        <w:rPr>
          <w:sz w:val="24"/>
          <w:szCs w:val="24"/>
        </w:rPr>
        <w:t xml:space="preserve">Male choice, fighting ability, assortative mating and the intensity of sexual selection in the milkweed longhorn beetle, Tetraopes tetraophthalmus (Coleoptera, Cerambycidae)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20, 239–246.</w:t>
      </w:r>
    </w:p>
    <w:p w14:paraId="7A09856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Lain, D.K. &amp; Boromisa, R.D. (1987b). Stabilizing sexual selection and density-dependent correlates of copulatory success in the ambush bug, Phymata wolffii (Hemiptera: Reduviidae)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17, 94.</w:t>
      </w:r>
    </w:p>
    <w:p w14:paraId="5A4FBE3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Lain, D.K., Pratt, A.E. &amp; Shure, D.J. (2015). Size dependence of courtship effort may promote male choice and strong assortative mating in soldier beetles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69, 883–894.</w:t>
      </w:r>
    </w:p>
    <w:p w14:paraId="404169A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Lain, D.K. &amp; Shure, D.J. (1987). Pseudocompetition: Interspecific displacement of insect species through misdirected courtship. </w:t>
      </w:r>
      <w:r>
        <w:rPr>
          <w:i/>
          <w:iCs/>
          <w:sz w:val="24"/>
          <w:szCs w:val="24"/>
        </w:rPr>
        <w:t>Oikos</w:t>
      </w:r>
      <w:r>
        <w:rPr>
          <w:sz w:val="24"/>
          <w:szCs w:val="24"/>
        </w:rPr>
        <w:t>, 49, 291.</w:t>
      </w:r>
    </w:p>
    <w:p w14:paraId="287ED01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cManus, I.C. &amp; Mascie-Taylor, C.G.N. (1984). Human assortative mating for height: Non-linearity and heteroscedasticity. </w:t>
      </w:r>
      <w:r>
        <w:rPr>
          <w:i/>
          <w:iCs/>
          <w:sz w:val="24"/>
          <w:szCs w:val="24"/>
        </w:rPr>
        <w:t>Hum. Biol.</w:t>
      </w:r>
      <w:r>
        <w:rPr>
          <w:sz w:val="24"/>
          <w:szCs w:val="24"/>
        </w:rPr>
        <w:t>, 56, 617–623.</w:t>
      </w:r>
    </w:p>
    <w:p w14:paraId="24019A1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erilä, J. &amp; Fry, J.D. (1998). Genetic variation and causes of genotype-environment interaction in the body size of Blue Tit (Parus caeruleus). </w:t>
      </w:r>
      <w:r>
        <w:rPr>
          <w:i/>
          <w:iCs/>
          <w:sz w:val="24"/>
          <w:szCs w:val="24"/>
        </w:rPr>
        <w:t>Genetics</w:t>
      </w:r>
      <w:r>
        <w:rPr>
          <w:sz w:val="24"/>
          <w:szCs w:val="24"/>
        </w:rPr>
        <w:t>, 148, 1233–1244.</w:t>
      </w:r>
    </w:p>
    <w:p w14:paraId="6C81EDE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erila, J. &amp; Gustafsson, L. (1993). Inheritance of size and shape in a natural population of collared flycatchers, Ficedula albicollis. </w:t>
      </w:r>
      <w:r>
        <w:rPr>
          <w:i/>
          <w:iCs/>
          <w:sz w:val="24"/>
          <w:szCs w:val="24"/>
        </w:rPr>
        <w:t>J. Evol. Biol.</w:t>
      </w:r>
      <w:r>
        <w:rPr>
          <w:sz w:val="24"/>
          <w:szCs w:val="24"/>
        </w:rPr>
        <w:t>, 6, 375–395.</w:t>
      </w:r>
    </w:p>
    <w:p w14:paraId="4F90869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erilä, J. &amp; Sheldon, B.C. (2000). Lifetime reproductive success and heritability in nature. </w:t>
      </w:r>
      <w:r>
        <w:rPr>
          <w:i/>
          <w:iCs/>
          <w:sz w:val="24"/>
          <w:szCs w:val="24"/>
        </w:rPr>
        <w:t>Am. Nat.</w:t>
      </w:r>
      <w:r>
        <w:rPr>
          <w:sz w:val="24"/>
          <w:szCs w:val="24"/>
        </w:rPr>
        <w:t>, 155, 301–310.</w:t>
      </w:r>
    </w:p>
    <w:p w14:paraId="768745C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chiels, N.K. (2001). Precopulatory mate assessment in relation to body size in the earthworm Lumbricus terrestris: Avoidance of dangerous liaisons?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2, 612–618.</w:t>
      </w:r>
    </w:p>
    <w:p w14:paraId="3E8E0D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chiels, N.K. &amp; Streng, A. (1998). Sperm exchange in a simultaneous hermaphrodite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42, 171–178.</w:t>
      </w:r>
    </w:p>
    <w:p w14:paraId="6AB96DD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ller, E.J., Eldridge, M.D.B., Thomas, N., Marlow, N. &amp; Herbert, C.A. (2010). The genetic mating system, male reproductive success and lack of selection on male traits in the greater bilby. </w:t>
      </w:r>
      <w:r>
        <w:rPr>
          <w:i/>
          <w:iCs/>
          <w:sz w:val="24"/>
          <w:szCs w:val="24"/>
        </w:rPr>
        <w:t>Aust. J. Zool.</w:t>
      </w:r>
      <w:r>
        <w:rPr>
          <w:sz w:val="24"/>
          <w:szCs w:val="24"/>
        </w:rPr>
        <w:t>, 58, 113.</w:t>
      </w:r>
    </w:p>
    <w:p w14:paraId="66B830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yashita, T. (1994). Size-related mating and mate guarding in the orb-web spider Nephila clavata (Araneae, Araneidae)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7, 289–296.</w:t>
      </w:r>
    </w:p>
    <w:p w14:paraId="4336907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lastRenderedPageBreak/>
        <w:t xml:space="preserve">Mobley, K.B., Abou Chakra, M. &amp; Jones, A.G. (2014). No evidence for size-assortative mating in the wild despite mutual mate choice in sex-role-reversed pipefishes. </w:t>
      </w:r>
      <w:r>
        <w:rPr>
          <w:i/>
          <w:iCs/>
          <w:sz w:val="24"/>
          <w:szCs w:val="24"/>
          <w:lang w:val="pt-BR"/>
        </w:rPr>
        <w:t>Ecol. Evol.</w:t>
      </w:r>
      <w:r>
        <w:rPr>
          <w:sz w:val="24"/>
          <w:szCs w:val="24"/>
          <w:lang w:val="pt-BR"/>
        </w:rPr>
        <w:t>, 4, 67–78.</w:t>
      </w:r>
    </w:p>
    <w:p w14:paraId="1F51998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Monroy, F., Aira, M., Velando, A. &amp; Dominguez, J. (2005). </w:t>
      </w:r>
      <w:r>
        <w:rPr>
          <w:sz w:val="24"/>
          <w:szCs w:val="24"/>
        </w:rPr>
        <w:t xml:space="preserve">Size-assortative mating in the earthworm Eisenia fetida (Oligochaeta, Lumbricidae)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3, 69–70.</w:t>
      </w:r>
    </w:p>
    <w:p w14:paraId="187A7CA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oreno-Rueda, G. (2006). Sexual size dimorphism and assortative mating for morphological traits in Passer domesticus.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4, 227–230.</w:t>
      </w:r>
    </w:p>
    <w:p w14:paraId="2E0D9CA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orley, J.I. &amp; Balshine, S. (2003). Reproductive biology of Eretmodus cyanostictus, a cichlid fish from Lake Tanganyika. </w:t>
      </w:r>
      <w:r>
        <w:rPr>
          <w:i/>
          <w:iCs/>
          <w:sz w:val="24"/>
          <w:szCs w:val="24"/>
        </w:rPr>
        <w:t>Environ. Biol. Fishes</w:t>
      </w:r>
      <w:r>
        <w:rPr>
          <w:sz w:val="24"/>
          <w:szCs w:val="24"/>
        </w:rPr>
        <w:t>, 66, 169–179.</w:t>
      </w:r>
    </w:p>
    <w:p w14:paraId="5B3FF8D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orrison, A., Flood, N.J. &amp; Reudink, M.W. (2014). Reproductive correlates of plumage coloration of female Mountain Bluebirds. </w:t>
      </w:r>
      <w:r>
        <w:rPr>
          <w:i/>
          <w:iCs/>
          <w:sz w:val="24"/>
          <w:szCs w:val="24"/>
        </w:rPr>
        <w:t>J. F. Ornithol.</w:t>
      </w:r>
      <w:r>
        <w:rPr>
          <w:sz w:val="24"/>
          <w:szCs w:val="24"/>
        </w:rPr>
        <w:t>, 85, 168–179.</w:t>
      </w:r>
    </w:p>
    <w:p w14:paraId="403AADE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oura, R.R. &amp; Gonzaga, M.O. (2017). Temporal variation in size-assortative mating and male mate choice in a spider with amphisexual care. </w:t>
      </w:r>
      <w:r>
        <w:rPr>
          <w:i/>
          <w:iCs/>
          <w:sz w:val="24"/>
          <w:szCs w:val="24"/>
        </w:rPr>
        <w:t>Sci. Nat.</w:t>
      </w:r>
      <w:r>
        <w:rPr>
          <w:sz w:val="24"/>
          <w:szCs w:val="24"/>
        </w:rPr>
        <w:t>, 104.</w:t>
      </w:r>
    </w:p>
    <w:p w14:paraId="262DF6D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ueller, W.H. (1975). </w:t>
      </w:r>
      <w:r>
        <w:rPr>
          <w:i/>
          <w:iCs/>
          <w:sz w:val="24"/>
          <w:szCs w:val="24"/>
        </w:rPr>
        <w:t>Parent-child and sibling correlations and heritability of body measurements in a rural Colombian population</w:t>
      </w:r>
      <w:r>
        <w:rPr>
          <w:sz w:val="24"/>
          <w:szCs w:val="24"/>
        </w:rPr>
        <w:t>. Dissertati. University of Texas, Austin.</w:t>
      </w:r>
    </w:p>
    <w:p w14:paraId="4C638F5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ueller, W.H. &amp; Malina, R.M. (1976). Differential contribution of stature phenotypes to assortative mating in parents of Philadelphia Black and White school children. </w:t>
      </w:r>
      <w:r>
        <w:rPr>
          <w:i/>
          <w:iCs/>
          <w:sz w:val="24"/>
          <w:szCs w:val="24"/>
        </w:rPr>
        <w:t>Am. J. Phys. Anthropol.</w:t>
      </w:r>
      <w:r>
        <w:rPr>
          <w:sz w:val="24"/>
          <w:szCs w:val="24"/>
        </w:rPr>
        <w:t>, 45, 269–275.</w:t>
      </w:r>
    </w:p>
    <w:p w14:paraId="227ED26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ukhopadhyay, N., Finegold, D.N., Larson, M.G., Cupples, L.A., Myers, R.H. &amp; Weeks, D.E. (2003). A genome-wide scan for loci affecting normal adult height in the Framingham Heart Study. </w:t>
      </w:r>
      <w:r>
        <w:rPr>
          <w:i/>
          <w:iCs/>
          <w:sz w:val="24"/>
          <w:szCs w:val="24"/>
        </w:rPr>
        <w:t>Hum. Hered.</w:t>
      </w:r>
      <w:r>
        <w:rPr>
          <w:sz w:val="24"/>
          <w:szCs w:val="24"/>
        </w:rPr>
        <w:t>, 55, 191–201.</w:t>
      </w:r>
    </w:p>
    <w:p w14:paraId="765A6C1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urphy, T.G. (2008). Lack of assortative mating for tail, body size, or condition in the elaborate monomorphic turquoise-browed motmot (Eumomota superciliosa)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25, 11–19.</w:t>
      </w:r>
    </w:p>
    <w:p w14:paraId="05F0C04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agata, H. (1986). Female choice in Middendorff’s Grasshopper-Warbler (Locustella ochotensis)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03, 694–700.</w:t>
      </w:r>
    </w:p>
    <w:p w14:paraId="000D90F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agoshi, C.T. &amp; Johnson, R.C. (1987). Between‐ vs. within‐family analyses of the correlation of height and intelligence. </w:t>
      </w:r>
      <w:r>
        <w:rPr>
          <w:i/>
          <w:iCs/>
          <w:sz w:val="24"/>
          <w:szCs w:val="24"/>
        </w:rPr>
        <w:t>Biodemography Soc. Biol.</w:t>
      </w:r>
      <w:r>
        <w:rPr>
          <w:sz w:val="24"/>
          <w:szCs w:val="24"/>
        </w:rPr>
        <w:t>, 34, 110–113.</w:t>
      </w:r>
    </w:p>
    <w:p w14:paraId="237EB1B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akayama, M. &amp; Wada, K. (2015). Effect of size on fighting and mating in a brachyuran crab with female-biased size dimoprohism, Ilyograpsus nodulosus (Macrophthalmidae). </w:t>
      </w:r>
      <w:r>
        <w:rPr>
          <w:i/>
          <w:iCs/>
          <w:sz w:val="24"/>
          <w:szCs w:val="24"/>
        </w:rPr>
        <w:t>J. Crustac. Biol.</w:t>
      </w:r>
      <w:r>
        <w:rPr>
          <w:sz w:val="24"/>
          <w:szCs w:val="24"/>
        </w:rPr>
        <w:t>, 35, 763–767.</w:t>
      </w:r>
    </w:p>
    <w:p w14:paraId="4E74817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anami, A. (2015). Pair formation, home range, and spatial variation in density, size and social status in blotched foxface Siganus unimaculatus on an Okinawan coral reef. </w:t>
      </w:r>
      <w:r>
        <w:rPr>
          <w:i/>
          <w:iCs/>
          <w:sz w:val="24"/>
          <w:szCs w:val="24"/>
        </w:rPr>
        <w:t>PeerJ</w:t>
      </w:r>
      <w:r>
        <w:rPr>
          <w:sz w:val="24"/>
          <w:szCs w:val="24"/>
        </w:rPr>
        <w:t>, 2015.</w:t>
      </w:r>
    </w:p>
    <w:p w14:paraId="66986EE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ance, W.E., Corey, L.A. &amp; Eaves, L.J. (1980). A model for the analysis of mate selection in the marriages of twins. Application to data on stature. </w:t>
      </w:r>
      <w:r>
        <w:rPr>
          <w:i/>
          <w:iCs/>
          <w:sz w:val="24"/>
          <w:szCs w:val="24"/>
        </w:rPr>
        <w:t>Acta Genet. Med. Gemellol. (Roma).</w:t>
      </w:r>
      <w:r>
        <w:rPr>
          <w:sz w:val="24"/>
          <w:szCs w:val="24"/>
        </w:rPr>
        <w:t>, 29, 91–101.</w:t>
      </w:r>
    </w:p>
    <w:p w14:paraId="00E278BF" w14:textId="3B270E9E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de-DE"/>
        </w:rPr>
      </w:pPr>
      <w:r>
        <w:rPr>
          <w:sz w:val="24"/>
          <w:szCs w:val="24"/>
          <w:lang w:val="pt-BR"/>
        </w:rPr>
        <w:t>Nava, C., Neves, V.C., Andris, M., Dubois, M.P., Jarne, P., Bolton, M.,</w:t>
      </w:r>
      <w:r w:rsidR="00406CF4">
        <w:rPr>
          <w:sz w:val="24"/>
          <w:szCs w:val="24"/>
          <w:lang w:val="pt-BR"/>
        </w:rPr>
        <w:t xml:space="preserve"> Bried, J.</w:t>
      </w:r>
      <w:r>
        <w:rPr>
          <w:sz w:val="24"/>
          <w:szCs w:val="24"/>
        </w:rPr>
        <w:t xml:space="preserve">(2017). Reduced population size does not affect the mating strategy of a vulnerable and endemic seabird. </w:t>
      </w:r>
      <w:r w:rsidRPr="00293B5A">
        <w:rPr>
          <w:i/>
          <w:iCs/>
          <w:sz w:val="24"/>
          <w:szCs w:val="24"/>
          <w:lang w:val="de-DE"/>
        </w:rPr>
        <w:t>Naturwissenschaften</w:t>
      </w:r>
      <w:r w:rsidRPr="00293B5A">
        <w:rPr>
          <w:sz w:val="24"/>
          <w:szCs w:val="24"/>
          <w:lang w:val="de-DE"/>
        </w:rPr>
        <w:t>, 104, 103.</w:t>
      </w:r>
    </w:p>
    <w:p w14:paraId="0B3EE40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de-DE"/>
        </w:rPr>
        <w:t xml:space="preserve">Nava, C.P., Kim, S.-Y., Magalhães, M.C. &amp; Neves, V. (2014). </w:t>
      </w:r>
      <w:r>
        <w:rPr>
          <w:sz w:val="24"/>
          <w:szCs w:val="24"/>
        </w:rPr>
        <w:t xml:space="preserve">Do Cory’s Shearwaters Calonectris borealis choose mates based on size? </w:t>
      </w:r>
      <w:r>
        <w:rPr>
          <w:i/>
          <w:iCs/>
          <w:sz w:val="24"/>
          <w:szCs w:val="24"/>
        </w:rPr>
        <w:t>J. Ornithol.</w:t>
      </w:r>
      <w:r>
        <w:rPr>
          <w:sz w:val="24"/>
          <w:szCs w:val="24"/>
        </w:rPr>
        <w:t>, 155, 869–875.</w:t>
      </w:r>
    </w:p>
    <w:p w14:paraId="06BF5DB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g, T.P.T. &amp; Williams, G.A. (2012). Contrasting reproductive traits in two species of mangrove-dwelling littorinid snails in a seasonal tropical habitat. </w:t>
      </w:r>
      <w:r>
        <w:rPr>
          <w:i/>
          <w:iCs/>
          <w:sz w:val="24"/>
          <w:szCs w:val="24"/>
        </w:rPr>
        <w:t>Invertebr. Biol.</w:t>
      </w:r>
      <w:r>
        <w:rPr>
          <w:sz w:val="24"/>
          <w:szCs w:val="24"/>
        </w:rPr>
        <w:t>, 131, 177–186.</w:t>
      </w:r>
    </w:p>
    <w:p w14:paraId="767B84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Ng, T.P.T. &amp; Williams, G.A. (2014). Size-dependent male mate preference and its association with size-assortative mating in a mangrove snail, Littoraria ardouiniana. </w:t>
      </w:r>
      <w:r>
        <w:rPr>
          <w:i/>
          <w:iCs/>
          <w:sz w:val="24"/>
          <w:szCs w:val="24"/>
          <w:lang w:val="pt-BR"/>
        </w:rPr>
        <w:t>Ethology</w:t>
      </w:r>
      <w:r>
        <w:rPr>
          <w:sz w:val="24"/>
          <w:szCs w:val="24"/>
          <w:lang w:val="pt-BR"/>
        </w:rPr>
        <w:t>, 120, 995–1002.</w:t>
      </w:r>
    </w:p>
    <w:p w14:paraId="7BA4339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Nicolaeff, L. (1931). Les corrélations entre les caractères morphologiques des époux. </w:t>
      </w:r>
      <w:r>
        <w:rPr>
          <w:i/>
          <w:iCs/>
          <w:sz w:val="24"/>
          <w:szCs w:val="24"/>
          <w:lang w:val="pt-BR"/>
        </w:rPr>
        <w:t>L’Antropologie</w:t>
      </w:r>
      <w:r>
        <w:rPr>
          <w:sz w:val="24"/>
          <w:szCs w:val="24"/>
          <w:lang w:val="pt-BR"/>
        </w:rPr>
        <w:t>, 41, 75–93.</w:t>
      </w:r>
    </w:p>
    <w:p w14:paraId="655CE7D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isbet, I.C.T., Bridge, E.S., Szczys, P. &amp; Heidinger, B.J. (2007). Sexual dimorphism, female-female pairs, and test for assortative mating in Common Terns. </w:t>
      </w:r>
      <w:r>
        <w:rPr>
          <w:i/>
          <w:iCs/>
          <w:sz w:val="24"/>
          <w:szCs w:val="24"/>
        </w:rPr>
        <w:t>Waterbirds Int. J. Waterbird Biol.</w:t>
      </w:r>
      <w:r>
        <w:rPr>
          <w:sz w:val="24"/>
          <w:szCs w:val="24"/>
        </w:rPr>
        <w:t>, 30, 169–179.</w:t>
      </w:r>
    </w:p>
    <w:p w14:paraId="38384E1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Ohbayashi-Hodoki, K., Ishihama, F. &amp; Shimada, M. (2004). Body size-dependent gender role in a simultaneous hermaphrodite freshwater snail, Physa acuta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5, 976–981.</w:t>
      </w:r>
    </w:p>
    <w:p w14:paraId="6319DB9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kada, N. (1988). Assortative mating of modern japanese - A study by the method of family line investigation. </w:t>
      </w:r>
      <w:r>
        <w:rPr>
          <w:i/>
          <w:iCs/>
          <w:sz w:val="24"/>
          <w:szCs w:val="24"/>
        </w:rPr>
        <w:t>J. Anthropol. Soc. Nippon</w:t>
      </w:r>
      <w:r>
        <w:rPr>
          <w:sz w:val="24"/>
          <w:szCs w:val="24"/>
        </w:rPr>
        <w:t>, 96, 301–318.</w:t>
      </w:r>
    </w:p>
    <w:p w14:paraId="720B2CD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lsen, P., Barry, S., Baker, G.B., Mooney, N. &amp; Cam, G. (1998). Assortative mating in falcons: Do big females pair with big males? </w:t>
      </w:r>
      <w:r>
        <w:rPr>
          <w:i/>
          <w:iCs/>
          <w:sz w:val="24"/>
          <w:szCs w:val="24"/>
        </w:rPr>
        <w:t>J. Avian Biol.</w:t>
      </w:r>
      <w:r>
        <w:rPr>
          <w:sz w:val="24"/>
          <w:szCs w:val="24"/>
        </w:rPr>
        <w:t>, 29, 197–200.</w:t>
      </w:r>
    </w:p>
    <w:p w14:paraId="31C50CC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lson, D.H., Blaustein, A.R. &amp; O’Hara, R.K. (1986). Mating pattern variability among western toad (Bufo boreas) populations. </w:t>
      </w:r>
      <w:r>
        <w:rPr>
          <w:i/>
          <w:iCs/>
          <w:sz w:val="24"/>
          <w:szCs w:val="24"/>
        </w:rPr>
        <w:t>Oecologia</w:t>
      </w:r>
      <w:r>
        <w:rPr>
          <w:sz w:val="24"/>
          <w:szCs w:val="24"/>
        </w:rPr>
        <w:t>, 70, 351–356.</w:t>
      </w:r>
    </w:p>
    <w:p w14:paraId="6F87F6B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lsson, M. (1993). Male preference for large females and assortative mating for body size in the sand lizard (Lacerta agilis)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32, 337–341.</w:t>
      </w:r>
    </w:p>
    <w:p w14:paraId="4E11F00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tronen, M. (1984). Male contesis for territories and females in the fly Dryomyza Anili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2, 891–898.</w:t>
      </w:r>
    </w:p>
    <w:p w14:paraId="2132131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tronen, M. (1993). Size assortative mating in the Yellow Dung Fly Scatophaga stercoraria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126, 63–76.</w:t>
      </w:r>
    </w:p>
    <w:p w14:paraId="191304F7" w14:textId="47155995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Pack, A.A., Herman, L.M., Spitz, S.S., Craig, A.S., Hakala, S., Deakos, M.H.,</w:t>
      </w:r>
      <w:r w:rsidR="00400FE2">
        <w:rPr>
          <w:sz w:val="24"/>
          <w:szCs w:val="24"/>
        </w:rPr>
        <w:t xml:space="preserve"> Herman, E. Y. K., Milette, A. J., Carroll, E., Levitt, S., Lowe, C. </w:t>
      </w:r>
      <w:r>
        <w:rPr>
          <w:sz w:val="24"/>
          <w:szCs w:val="24"/>
        </w:rPr>
        <w:t xml:space="preserve">(2012). Size-assortative pairing and discrimination of potential mates by humpback whales in the Hawaiian breeding ground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84, 983–993.</w:t>
      </w:r>
    </w:p>
    <w:p w14:paraId="09B246A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l, P., Erlandsson, J. &amp; Sköld, M. (2006). Size-assortative mating and non-reciprocal copulation in a hermaphroditic intertidal limpet: Test of the mate availability hypothesis. </w:t>
      </w:r>
      <w:r>
        <w:rPr>
          <w:i/>
          <w:iCs/>
          <w:sz w:val="24"/>
          <w:szCs w:val="24"/>
        </w:rPr>
        <w:t>Mar. Biol.</w:t>
      </w:r>
      <w:r>
        <w:rPr>
          <w:sz w:val="24"/>
          <w:szCs w:val="24"/>
        </w:rPr>
        <w:t>, 148, 1273–1282.</w:t>
      </w:r>
    </w:p>
    <w:p w14:paraId="174C729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rtridge, C., Boettcher, A. &amp; Jones, A.G. (2013). The role of courtship behavior and size in mate preference in the sex-role-reversed Gulf Pipefish, Syngnathus scovelli. </w:t>
      </w:r>
      <w:r>
        <w:rPr>
          <w:i/>
          <w:iCs/>
          <w:sz w:val="24"/>
          <w:szCs w:val="24"/>
        </w:rPr>
        <w:t>Ethology</w:t>
      </w:r>
      <w:r>
        <w:rPr>
          <w:sz w:val="24"/>
          <w:szCs w:val="24"/>
        </w:rPr>
        <w:t>, 119, 692–701.</w:t>
      </w:r>
    </w:p>
    <w:p w14:paraId="6AD4FE7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rtridge, L., Hoffmann, A. &amp; Jones, J.S. (1987). Male size and mating success in Drosophila melanogaster and D. pseudoobscura under field condition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5, 468–476.</w:t>
      </w:r>
    </w:p>
    <w:p w14:paraId="083325D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tton, W.K. &amp; Robertson, D.R. (1980). Pair formation in a coral inhabiting hermit crab. </w:t>
      </w:r>
      <w:r>
        <w:rPr>
          <w:i/>
          <w:iCs/>
          <w:sz w:val="24"/>
          <w:szCs w:val="24"/>
        </w:rPr>
        <w:t>Oecologia</w:t>
      </w:r>
      <w:r>
        <w:rPr>
          <w:sz w:val="24"/>
          <w:szCs w:val="24"/>
        </w:rPr>
        <w:t>, 47, 267–269.</w:t>
      </w:r>
    </w:p>
    <w:p w14:paraId="2D3FD12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vkovic-Luaic, S. &amp; Kekic, V. (2011). Are larger and/or more symmetrical Drosophila melanogaster (Diptera, Drosophilidae) males more successful in matings in nature? </w:t>
      </w:r>
      <w:r>
        <w:rPr>
          <w:i/>
          <w:iCs/>
          <w:sz w:val="24"/>
          <w:szCs w:val="24"/>
        </w:rPr>
        <w:t>Rev. Bras. Entomol.</w:t>
      </w:r>
      <w:r>
        <w:rPr>
          <w:sz w:val="24"/>
          <w:szCs w:val="24"/>
        </w:rPr>
        <w:t>, 55, 0–0.</w:t>
      </w:r>
    </w:p>
    <w:p w14:paraId="0448489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vković-Lučić, S. &amp; Kekić, V. (2009). Body size and mating success in Drosophila immigrans: A field study. </w:t>
      </w:r>
      <w:r>
        <w:rPr>
          <w:i/>
          <w:iCs/>
          <w:sz w:val="24"/>
          <w:szCs w:val="24"/>
        </w:rPr>
        <w:t>Arch. Biol. Sci.</w:t>
      </w:r>
      <w:r>
        <w:rPr>
          <w:sz w:val="24"/>
          <w:szCs w:val="24"/>
        </w:rPr>
        <w:t>, 61, 7–8.</w:t>
      </w:r>
    </w:p>
    <w:p w14:paraId="6414DCB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arson, K. (1896). Mathematical contributions to the theory of evolution . III . Regression, heredity , and panmixia. </w:t>
      </w:r>
      <w:r>
        <w:rPr>
          <w:i/>
          <w:iCs/>
          <w:sz w:val="24"/>
          <w:szCs w:val="24"/>
        </w:rPr>
        <w:t>Philos. Trans. R. Soc. London. Ser. A, Contain. Pap. a Math. or Phys. Character</w:t>
      </w:r>
      <w:r>
        <w:rPr>
          <w:sz w:val="24"/>
          <w:szCs w:val="24"/>
        </w:rPr>
        <w:t>, 187, 253–318.</w:t>
      </w:r>
    </w:p>
    <w:p w14:paraId="0F64EE0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arson, K. (1906). Reply to certain criticisms of G. U. Yule. </w:t>
      </w:r>
      <w:r>
        <w:rPr>
          <w:i/>
          <w:iCs/>
          <w:sz w:val="24"/>
          <w:szCs w:val="24"/>
        </w:rPr>
        <w:t>Biometrika</w:t>
      </w:r>
      <w:r>
        <w:rPr>
          <w:sz w:val="24"/>
          <w:szCs w:val="24"/>
        </w:rPr>
        <w:t>, 5, 470–476.</w:t>
      </w:r>
    </w:p>
    <w:p w14:paraId="2E0BE18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arson, K. &amp; Lee, A. (1903). On the laws of inheritance in man: I. Inheritance of physical characters. </w:t>
      </w:r>
      <w:r>
        <w:rPr>
          <w:i/>
          <w:iCs/>
          <w:sz w:val="24"/>
          <w:szCs w:val="24"/>
        </w:rPr>
        <w:t>Biometrika</w:t>
      </w:r>
      <w:r>
        <w:rPr>
          <w:sz w:val="24"/>
          <w:szCs w:val="24"/>
        </w:rPr>
        <w:t>, 2, 357–462.</w:t>
      </w:r>
    </w:p>
    <w:p w14:paraId="18D6C15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nnings, S.C. (1991). Reproductive behavior of Aplysia californica Cooper: diel patterns, sexual roles and mating aggregations. </w:t>
      </w:r>
      <w:r>
        <w:rPr>
          <w:i/>
          <w:iCs/>
          <w:sz w:val="24"/>
          <w:szCs w:val="24"/>
        </w:rPr>
        <w:t>J. Exp. Mar. Bio. Ecol.</w:t>
      </w:r>
      <w:r>
        <w:rPr>
          <w:sz w:val="24"/>
          <w:szCs w:val="24"/>
        </w:rPr>
        <w:t>, 149, 249–266.</w:t>
      </w:r>
    </w:p>
    <w:p w14:paraId="01C5132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Pennock‐Román, M. (1984). Assortative marriage for physical characteristics in newlyweds. </w:t>
      </w:r>
      <w:r>
        <w:rPr>
          <w:i/>
          <w:iCs/>
          <w:sz w:val="24"/>
          <w:szCs w:val="24"/>
          <w:lang w:val="pt-BR"/>
        </w:rPr>
        <w:t>Am. J. Phys. Anthropol.</w:t>
      </w:r>
      <w:r>
        <w:rPr>
          <w:sz w:val="24"/>
          <w:szCs w:val="24"/>
          <w:lang w:val="pt-BR"/>
        </w:rPr>
        <w:t>, 64, 185–190.</w:t>
      </w:r>
    </w:p>
    <w:p w14:paraId="007BCCFB" w14:textId="5EC094E6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Lanuza, G., Font, E. &amp; Carazo, P. (2013). </w:t>
      </w:r>
      <w:r>
        <w:rPr>
          <w:sz w:val="24"/>
          <w:szCs w:val="24"/>
        </w:rPr>
        <w:t xml:space="preserve">Color-assortative mating in a color-polymorphic lacertid lizard. </w:t>
      </w:r>
      <w:r>
        <w:rPr>
          <w:i/>
          <w:iCs/>
          <w:sz w:val="24"/>
          <w:szCs w:val="24"/>
          <w:lang w:val="pt-BR"/>
        </w:rPr>
        <w:t>Behav. Ecol.</w:t>
      </w:r>
      <w:r>
        <w:rPr>
          <w:sz w:val="24"/>
          <w:szCs w:val="24"/>
          <w:lang w:val="pt-BR"/>
        </w:rPr>
        <w:t>, 24, 273–279.</w:t>
      </w:r>
    </w:p>
    <w:p w14:paraId="2873738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Pescinelli, R.A., Davanso, T.M. &amp; Costa, R.C. (2017). </w:t>
      </w:r>
      <w:r>
        <w:rPr>
          <w:sz w:val="24"/>
          <w:szCs w:val="24"/>
        </w:rPr>
        <w:t xml:space="preserve">Social monogamy and egg production in the snapping shrimp Alpheus brasileiro (Caridea: Alpheidae) from the south-eastern coast of Brazil. </w:t>
      </w:r>
      <w:r>
        <w:rPr>
          <w:i/>
          <w:iCs/>
          <w:sz w:val="24"/>
          <w:szCs w:val="24"/>
        </w:rPr>
        <w:t>J. Mar. Biol. Assoc. United Kingdom</w:t>
      </w:r>
      <w:r>
        <w:rPr>
          <w:sz w:val="24"/>
          <w:szCs w:val="24"/>
        </w:rPr>
        <w:t>, 97, 1519–1526.</w:t>
      </w:r>
    </w:p>
    <w:p w14:paraId="7024EC2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tersson, E. (1990). Age-assortative mating patterns in two swarming caddisfly species (Trichoptera: Leptoceridae)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3, 797–803.</w:t>
      </w:r>
    </w:p>
    <w:p w14:paraId="5384EF4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trie, M. (2007). </w:t>
      </w:r>
      <w:r>
        <w:rPr>
          <w:i/>
          <w:iCs/>
          <w:sz w:val="24"/>
          <w:szCs w:val="24"/>
        </w:rPr>
        <w:t xml:space="preserve">Body size and sexual selection in Heliconius charitonius and Heliconius </w:t>
      </w:r>
      <w:r>
        <w:rPr>
          <w:i/>
          <w:iCs/>
          <w:sz w:val="24"/>
          <w:szCs w:val="24"/>
        </w:rPr>
        <w:lastRenderedPageBreak/>
        <w:t>melpomene (Lepidoptera: Nymphalidae)</w:t>
      </w:r>
      <w:r>
        <w:rPr>
          <w:sz w:val="24"/>
          <w:szCs w:val="24"/>
        </w:rPr>
        <w:t>. Monteverde Institute, Monteverde.</w:t>
      </w:r>
    </w:p>
    <w:p w14:paraId="2DDD055C" w14:textId="5DB9280C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Pfaller, J.B., Alfaro-Shigueto, J., Giffoni, B., Ishihara, T., Mangel, J.C., Peckham, S.H.,</w:t>
      </w:r>
      <w:r w:rsidR="00244130">
        <w:rPr>
          <w:sz w:val="24"/>
          <w:szCs w:val="24"/>
        </w:rPr>
        <w:t xml:space="preserve"> Bjorndal, K. A., Baeza, J. A. </w:t>
      </w:r>
      <w:r>
        <w:rPr>
          <w:sz w:val="24"/>
          <w:szCs w:val="24"/>
        </w:rPr>
        <w:t xml:space="preserve">(2014). Social monogamy in the crab Planes major, a facultative symbiont of loggerhead sea turtles. </w:t>
      </w:r>
      <w:r>
        <w:rPr>
          <w:i/>
          <w:iCs/>
          <w:sz w:val="24"/>
          <w:szCs w:val="24"/>
        </w:rPr>
        <w:t>J. Exp. Mar. Bio. Ecol.</w:t>
      </w:r>
      <w:r>
        <w:rPr>
          <w:sz w:val="24"/>
          <w:szCs w:val="24"/>
        </w:rPr>
        <w:t>, 461, 124–132.</w:t>
      </w:r>
    </w:p>
    <w:p w14:paraId="1323709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hillips, R.A., Dawson, D.A. &amp; Ross, D.J. (2002). Mating patterns and reversed size dimorphism in Southern Skuas (Stercorarius skua lonnbergi)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19, 858–863.</w:t>
      </w:r>
    </w:p>
    <w:p w14:paraId="51A3265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ieper, U. (1981). Assortative mating in the population of a German and a Cameroon city. </w:t>
      </w:r>
      <w:r>
        <w:rPr>
          <w:i/>
          <w:iCs/>
          <w:sz w:val="24"/>
          <w:szCs w:val="24"/>
        </w:rPr>
        <w:t>J. Hum. Evol.</w:t>
      </w:r>
      <w:r>
        <w:rPr>
          <w:sz w:val="24"/>
          <w:szCs w:val="24"/>
        </w:rPr>
        <w:t>, 10, 643–645.</w:t>
      </w:r>
    </w:p>
    <w:p w14:paraId="7B0307D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into, J.D. &amp; Mayor, A.J. (1986). Size, mating success, and courtship pattern in the Meloidae (Coleoptera). </w:t>
      </w:r>
      <w:r>
        <w:rPr>
          <w:i/>
          <w:iCs/>
          <w:sz w:val="24"/>
          <w:szCs w:val="24"/>
        </w:rPr>
        <w:t>Ann. Entomol. Soc. Am.</w:t>
      </w:r>
      <w:r>
        <w:rPr>
          <w:sz w:val="24"/>
          <w:szCs w:val="24"/>
        </w:rPr>
        <w:t>, 79, 597–604.</w:t>
      </w:r>
    </w:p>
    <w:p w14:paraId="3E507EF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laistow, S.J., Bollache, L. &amp; Cézilly, F. (2003). Energetically costly precopulatory mate guarding in the amphipod Gammarus pulex: causes and consequence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65, 683–691.</w:t>
      </w:r>
    </w:p>
    <w:p w14:paraId="3123F5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lumpton, D.L. &amp; Lutz, R.S. (1994). Sexual size dimorphism, mate choice, and productivity of burrowing owls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11, 724–727.</w:t>
      </w:r>
    </w:p>
    <w:p w14:paraId="4B89DC7D" w14:textId="196A30A5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proofErr w:type="spellStart"/>
      <w:r w:rsidRPr="00DB5A96">
        <w:rPr>
          <w:sz w:val="24"/>
          <w:szCs w:val="24"/>
          <w:lang w:val="en-GB"/>
        </w:rPr>
        <w:t>Poisbleau</w:t>
      </w:r>
      <w:proofErr w:type="spellEnd"/>
      <w:r w:rsidRPr="00DB5A96">
        <w:rPr>
          <w:sz w:val="24"/>
          <w:szCs w:val="24"/>
          <w:lang w:val="en-GB"/>
        </w:rPr>
        <w:t>, M., Fritz, H., Dano, S., Lambrechts, M.M.</w:t>
      </w:r>
      <w:r w:rsidR="00A21298" w:rsidRPr="00DB5A96">
        <w:rPr>
          <w:sz w:val="24"/>
          <w:szCs w:val="24"/>
          <w:lang w:val="en-GB"/>
        </w:rPr>
        <w:t xml:space="preserve"> </w:t>
      </w:r>
      <w:r w:rsidRPr="00DB5A96">
        <w:rPr>
          <w:sz w:val="24"/>
          <w:szCs w:val="24"/>
          <w:lang w:val="en-GB"/>
        </w:rPr>
        <w:t xml:space="preserve">(2006). </w:t>
      </w:r>
      <w:r>
        <w:rPr>
          <w:sz w:val="24"/>
          <w:szCs w:val="24"/>
        </w:rPr>
        <w:t xml:space="preserve">Body measurements and hormonal within-pair covariation in wintering and spring staging Dark-bellied Brent Geese Branta bernicla bernicla. </w:t>
      </w:r>
      <w:r>
        <w:rPr>
          <w:i/>
          <w:iCs/>
          <w:sz w:val="24"/>
          <w:szCs w:val="24"/>
        </w:rPr>
        <w:t>Ardea</w:t>
      </w:r>
      <w:r>
        <w:rPr>
          <w:sz w:val="24"/>
          <w:szCs w:val="24"/>
        </w:rPr>
        <w:t>, 94, 127–131.</w:t>
      </w:r>
    </w:p>
    <w:p w14:paraId="02DC751D" w14:textId="7021232D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Pollitzer, W.S., Rucknagel, D., Tashian, R., Shreffler, D.C., Leyshon, W.C., Namboodiri, K.,</w:t>
      </w:r>
      <w:r w:rsidR="00CC2206">
        <w:rPr>
          <w:sz w:val="24"/>
          <w:szCs w:val="24"/>
        </w:rPr>
        <w:t xml:space="preserve"> Elston, R. C. </w:t>
      </w:r>
      <w:r>
        <w:rPr>
          <w:sz w:val="24"/>
          <w:szCs w:val="24"/>
        </w:rPr>
        <w:t xml:space="preserve">(1970). The Seminole Indians of Florida: Morphology and serology. </w:t>
      </w:r>
      <w:r>
        <w:rPr>
          <w:i/>
          <w:iCs/>
          <w:sz w:val="24"/>
          <w:szCs w:val="24"/>
        </w:rPr>
        <w:t>Am. J. Phys. Anthropol.</w:t>
      </w:r>
      <w:r>
        <w:rPr>
          <w:sz w:val="24"/>
          <w:szCs w:val="24"/>
        </w:rPr>
        <w:t>, 32, 65–81.</w:t>
      </w:r>
    </w:p>
    <w:p w14:paraId="5E859AD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omerat, C.M. (1936). Homogamy and infertility. </w:t>
      </w:r>
      <w:r>
        <w:rPr>
          <w:i/>
          <w:iCs/>
          <w:sz w:val="24"/>
          <w:szCs w:val="24"/>
        </w:rPr>
        <w:t>Hum. Biol.</w:t>
      </w:r>
      <w:r>
        <w:rPr>
          <w:sz w:val="24"/>
          <w:szCs w:val="24"/>
        </w:rPr>
        <w:t>, 8, 19–24.</w:t>
      </w:r>
    </w:p>
    <w:p w14:paraId="469345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onzo, M. &amp; Scoppa, V. (2015). Trading height for education in the marriage market. </w:t>
      </w:r>
      <w:r>
        <w:rPr>
          <w:i/>
          <w:iCs/>
          <w:sz w:val="24"/>
          <w:szCs w:val="24"/>
        </w:rPr>
        <w:t>Am. J. Hum. Biol.</w:t>
      </w:r>
      <w:r>
        <w:rPr>
          <w:sz w:val="24"/>
          <w:szCs w:val="24"/>
        </w:rPr>
        <w:t>, 27, 164–174.</w:t>
      </w:r>
    </w:p>
    <w:p w14:paraId="1AEB180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otti, J. (2000). Causes and consequences of age-assortative pairing in pied flycatchers (Ficedula hypoleuca). </w:t>
      </w:r>
      <w:r>
        <w:rPr>
          <w:i/>
          <w:iCs/>
          <w:sz w:val="24"/>
          <w:szCs w:val="24"/>
        </w:rPr>
        <w:t>Etología</w:t>
      </w:r>
      <w:r>
        <w:rPr>
          <w:sz w:val="24"/>
          <w:szCs w:val="24"/>
        </w:rPr>
        <w:t>, 8, 29–36.</w:t>
      </w:r>
    </w:p>
    <w:p w14:paraId="4804C27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atchett, M.S., Pradjakusuma, O.A. &amp; Jones, G.P. (2006). Is there a reproductive basis to solitary living versus pair-formation in coral reef fishes? </w:t>
      </w:r>
      <w:r>
        <w:rPr>
          <w:i/>
          <w:iCs/>
          <w:sz w:val="24"/>
          <w:szCs w:val="24"/>
        </w:rPr>
        <w:t>Coral Reefs</w:t>
      </w:r>
      <w:r>
        <w:rPr>
          <w:sz w:val="24"/>
          <w:szCs w:val="24"/>
        </w:rPr>
        <w:t>, 25, 85–92.</w:t>
      </w:r>
    </w:p>
    <w:p w14:paraId="79A542D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att, A.E., Shure, D.J., McLain, D.K. &amp; Banderet, K. (2017). Male and female soldier beetles relax choice for mate quality across daily courtship periods. </w:t>
      </w:r>
      <w:r>
        <w:rPr>
          <w:i/>
          <w:iCs/>
          <w:sz w:val="24"/>
          <w:szCs w:val="24"/>
        </w:rPr>
        <w:t>Ethology</w:t>
      </w:r>
      <w:r>
        <w:rPr>
          <w:sz w:val="24"/>
          <w:szCs w:val="24"/>
        </w:rPr>
        <w:t>, 123, 175–187.</w:t>
      </w:r>
    </w:p>
    <w:p w14:paraId="54023CB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eston, B.T., Stevenson, I.R., Pemberton, J.M., Coltman, D.W. &amp; Wilson, K. (2005). Male mate choice influences female promiscuity in Soay sheep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2, 365–373.</w:t>
      </w:r>
    </w:p>
    <w:p w14:paraId="74E0608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ice, R.A., Reed, D.R. &amp; Guido, N.J. (2000). Resemblance for body mass index in families of obese African American and European American women. </w:t>
      </w:r>
      <w:r>
        <w:rPr>
          <w:i/>
          <w:iCs/>
          <w:sz w:val="24"/>
          <w:szCs w:val="24"/>
        </w:rPr>
        <w:t>Obes. Res.</w:t>
      </w:r>
      <w:r>
        <w:rPr>
          <w:sz w:val="24"/>
          <w:szCs w:val="24"/>
        </w:rPr>
        <w:t>, 8, 360–366.</w:t>
      </w:r>
    </w:p>
    <w:p w14:paraId="5EE49E7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ice, R.A. &amp; Vandenberg, S.G. (1980). Spouse similarity in American and Swedish couples. </w:t>
      </w:r>
      <w:r>
        <w:rPr>
          <w:i/>
          <w:iCs/>
          <w:sz w:val="24"/>
          <w:szCs w:val="24"/>
        </w:rPr>
        <w:t>Behav. Genet.</w:t>
      </w:r>
      <w:r>
        <w:rPr>
          <w:sz w:val="24"/>
          <w:szCs w:val="24"/>
        </w:rPr>
        <w:t>, 10, 59–71.</w:t>
      </w:r>
    </w:p>
    <w:p w14:paraId="039F4F4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ichard, I., Polivy, J., Provencher, V., Herman, C.P., Tiggemann, M. &amp; Cloutier, K. (2015). Brides and young couples: Partners’ weight, weight change, and perceptions of attractiveness. </w:t>
      </w:r>
      <w:r>
        <w:rPr>
          <w:i/>
          <w:iCs/>
          <w:sz w:val="24"/>
          <w:szCs w:val="24"/>
        </w:rPr>
        <w:t>J. Soc. Pers. Relat.</w:t>
      </w:r>
      <w:r>
        <w:rPr>
          <w:sz w:val="24"/>
          <w:szCs w:val="24"/>
        </w:rPr>
        <w:t>, 32, 263–278.</w:t>
      </w:r>
    </w:p>
    <w:p w14:paraId="11B07AA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ovince, M.A. &amp; Rao, D.C. (1985). Path analysis of family resemblance with temporal trends: Applications to height, weight, and quetelet index in northeastern Brazil. </w:t>
      </w:r>
      <w:r>
        <w:rPr>
          <w:i/>
          <w:iCs/>
          <w:sz w:val="24"/>
          <w:szCs w:val="24"/>
        </w:rPr>
        <w:t>Am. J. Hum. Genet.</w:t>
      </w:r>
      <w:r>
        <w:rPr>
          <w:sz w:val="24"/>
          <w:szCs w:val="24"/>
        </w:rPr>
        <w:t>, 37, 178–192.</w:t>
      </w:r>
    </w:p>
    <w:p w14:paraId="3A5D62A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unzalan, D., Rodd, F.H. &amp; Rowe, L. (2008). Contemporary sexual selection on sexually dimorphic traits in the ambush bug Phymata americana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19, 860–870.</w:t>
      </w:r>
    </w:p>
    <w:p w14:paraId="2B9E9DA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Quinard, A., Dechaume-Moncharmont, F.-X. &amp; Cézilly, F. (2014). Pairing patterns in relation to body size, genetic similarity and multilocus heterozygosity in a tropical monogamous bird species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68, 1723–1731.</w:t>
      </w:r>
    </w:p>
    <w:p w14:paraId="7F12C23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asmussen, J.L. (1994). The influence of horn and body size on the reproductive behavior of the horned rainbow scarab beetle Phanaeus difformis (Coleoptera: scarabaeidae)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7, 67–82.</w:t>
      </w:r>
    </w:p>
    <w:p w14:paraId="0DB2B5A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Raychaudhuri, A. (2003). Heritability estimates of height and weight in Mahishya Caste population. </w:t>
      </w:r>
      <w:r>
        <w:rPr>
          <w:i/>
          <w:iCs/>
          <w:sz w:val="24"/>
          <w:szCs w:val="24"/>
        </w:rPr>
        <w:t>Int. J. Hum. Genet.</w:t>
      </w:r>
      <w:r>
        <w:rPr>
          <w:sz w:val="24"/>
          <w:szCs w:val="24"/>
        </w:rPr>
        <w:t>, 03, 151–154.</w:t>
      </w:r>
    </w:p>
    <w:p w14:paraId="1BF01F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Reid, M.L. &amp; Baruch, O. (2010). Mutual mate choice by mountain pine beetles: size-dependence but not size-assortative mating. </w:t>
      </w:r>
      <w:r>
        <w:rPr>
          <w:i/>
          <w:iCs/>
          <w:sz w:val="24"/>
          <w:szCs w:val="24"/>
          <w:lang w:val="pt-BR"/>
        </w:rPr>
        <w:t>Ecol. Entomol.</w:t>
      </w:r>
      <w:r>
        <w:rPr>
          <w:sz w:val="24"/>
          <w:szCs w:val="24"/>
          <w:lang w:val="pt-BR"/>
        </w:rPr>
        <w:t>, 35, 69–76.</w:t>
      </w:r>
    </w:p>
    <w:p w14:paraId="65F0F0A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Ribeiro, P.D., Daleo, P. &amp; Iribarne, O.O. (2010). </w:t>
      </w:r>
      <w:r>
        <w:rPr>
          <w:sz w:val="24"/>
          <w:szCs w:val="24"/>
        </w:rPr>
        <w:t xml:space="preserve">Density affects mating mode and large male mating advantage in a fiddler crab. </w:t>
      </w:r>
      <w:r>
        <w:rPr>
          <w:i/>
          <w:iCs/>
          <w:sz w:val="24"/>
          <w:szCs w:val="24"/>
        </w:rPr>
        <w:t>Oecologia</w:t>
      </w:r>
      <w:r>
        <w:rPr>
          <w:sz w:val="24"/>
          <w:szCs w:val="24"/>
        </w:rPr>
        <w:t>, 164, 931–941.</w:t>
      </w:r>
    </w:p>
    <w:p w14:paraId="674C3E4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idley, M. &amp; Thompson, J. (1979). Size and mating in Asellus aquaticus (Crustacea: Isopoda). </w:t>
      </w:r>
      <w:r>
        <w:rPr>
          <w:i/>
          <w:iCs/>
          <w:sz w:val="24"/>
          <w:szCs w:val="24"/>
        </w:rPr>
        <w:t>Z. Tierpsychol.</w:t>
      </w:r>
      <w:r>
        <w:rPr>
          <w:sz w:val="24"/>
          <w:szCs w:val="24"/>
        </w:rPr>
        <w:t>, 51, 380–397.</w:t>
      </w:r>
    </w:p>
    <w:p w14:paraId="72FD47C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bart, A.R. (2012). Effect of mate size on maternal reproductive effort in the convict cichlid Amatitlania siquia. </w:t>
      </w:r>
      <w:r>
        <w:rPr>
          <w:i/>
          <w:iCs/>
          <w:sz w:val="24"/>
          <w:szCs w:val="24"/>
        </w:rPr>
        <w:t>Curr. Zool.</w:t>
      </w:r>
      <w:r>
        <w:rPr>
          <w:sz w:val="24"/>
          <w:szCs w:val="24"/>
        </w:rPr>
        <w:t>, 58, 66–72.</w:t>
      </w:r>
    </w:p>
    <w:p w14:paraId="79B7D3B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bart, A.R. &amp; Sinervo, B. (2018). Parental response to intruder females altered by ornamentation and mate quality in a biparental fish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29, 701–710.</w:t>
      </w:r>
    </w:p>
    <w:p w14:paraId="1C43054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berts, D.F., Billewicz, W.Z. &amp; Mcgregor, I.A. (1978). Heritability of stature in a West African population. </w:t>
      </w:r>
      <w:r>
        <w:rPr>
          <w:i/>
          <w:iCs/>
          <w:sz w:val="24"/>
          <w:szCs w:val="24"/>
        </w:rPr>
        <w:t>Ann. Hum. Genet.</w:t>
      </w:r>
      <w:r>
        <w:rPr>
          <w:sz w:val="24"/>
          <w:szCs w:val="24"/>
        </w:rPr>
        <w:t>, 42, 15–24.</w:t>
      </w:r>
    </w:p>
    <w:p w14:paraId="522D516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bertson, D.R. (1985). Sexual size dimorphism in Surgeon fishes. </w:t>
      </w:r>
      <w:r>
        <w:rPr>
          <w:i/>
          <w:iCs/>
          <w:sz w:val="24"/>
          <w:szCs w:val="24"/>
        </w:rPr>
        <w:t>Proc. Fifth Int. Coral Reef Congr.</w:t>
      </w:r>
      <w:r>
        <w:rPr>
          <w:sz w:val="24"/>
          <w:szCs w:val="24"/>
        </w:rPr>
        <w:t>, 5, 403+408.</w:t>
      </w:r>
    </w:p>
    <w:p w14:paraId="2F97A3A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bertson, J.G.M. (1990). Female choice increases fertilization success in the Australian frog, Uperoleia laevigata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9, 639–645.</w:t>
      </w:r>
    </w:p>
    <w:p w14:paraId="676DCDA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binson, S.P., Kennington, W.J. &amp; Simmons, L.W. (2012). Assortative mating for relatedness in a large naturally occurring population of Drosophila melanogaster. </w:t>
      </w:r>
      <w:r>
        <w:rPr>
          <w:i/>
          <w:iCs/>
          <w:sz w:val="24"/>
          <w:szCs w:val="24"/>
        </w:rPr>
        <w:t>J. Evol. Biol.</w:t>
      </w:r>
      <w:r>
        <w:rPr>
          <w:sz w:val="24"/>
          <w:szCs w:val="24"/>
        </w:rPr>
        <w:t>, 25, 716–725.</w:t>
      </w:r>
    </w:p>
    <w:p w14:paraId="7A76676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n, S.R., Narváez, A.E. &amp; Romero, G.E. (2014). Reproduction and spawning behavior in the frog, Engystomops pustulatus (Shreve 1941). </w:t>
      </w:r>
      <w:r>
        <w:rPr>
          <w:i/>
          <w:iCs/>
          <w:sz w:val="24"/>
          <w:szCs w:val="24"/>
        </w:rPr>
        <w:t>Amphib. Reptile Conserv.</w:t>
      </w:r>
      <w:r>
        <w:rPr>
          <w:sz w:val="24"/>
          <w:szCs w:val="24"/>
        </w:rPr>
        <w:t>, 8, 25–32.</w:t>
      </w:r>
    </w:p>
    <w:p w14:paraId="2B6A23C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an Rooij, E.P. &amp; Griffith, S.C. (2012). No evidence of assortative mating on the basis of putative ornamental traits in Long-tailed Finches Poephila acuticauda. </w:t>
      </w:r>
      <w:r>
        <w:rPr>
          <w:i/>
          <w:iCs/>
          <w:sz w:val="24"/>
          <w:szCs w:val="24"/>
        </w:rPr>
        <w:t>Ibis (Lond. 1859).</w:t>
      </w:r>
      <w:r>
        <w:rPr>
          <w:sz w:val="24"/>
          <w:szCs w:val="24"/>
        </w:rPr>
        <w:t>, 154, 444–451.</w:t>
      </w:r>
    </w:p>
    <w:p w14:paraId="21EA594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sinski, B. (1923). Charakterstyka anthropologiczna ludnosci pow. </w:t>
      </w:r>
      <w:r>
        <w:rPr>
          <w:i/>
          <w:iCs/>
          <w:sz w:val="24"/>
          <w:szCs w:val="24"/>
        </w:rPr>
        <w:t>Kosmos</w:t>
      </w:r>
      <w:r>
        <w:rPr>
          <w:sz w:val="24"/>
          <w:szCs w:val="24"/>
        </w:rPr>
        <w:t>, 48.</w:t>
      </w:r>
    </w:p>
    <w:p w14:paraId="36702BD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ulin, A., Almasi, B. &amp; Jenni, L. (2010). Temporal variation in glucocorticoid levels during the resting phase is associated in opposite way with maternal and paternal melanic coloration. </w:t>
      </w:r>
      <w:r>
        <w:rPr>
          <w:i/>
          <w:iCs/>
          <w:sz w:val="24"/>
          <w:szCs w:val="24"/>
        </w:rPr>
        <w:t>J. Evol. Biol.</w:t>
      </w:r>
      <w:r>
        <w:rPr>
          <w:sz w:val="24"/>
          <w:szCs w:val="24"/>
        </w:rPr>
        <w:t>, 23, 2046–2053.</w:t>
      </w:r>
    </w:p>
    <w:p w14:paraId="084FE88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owe, K.M.C. &amp; Weatherhead, P.J. (2011). Assortative mating in relation to plumage traits shared by male and female American Robins. </w:t>
      </w:r>
      <w:r>
        <w:rPr>
          <w:i/>
          <w:iCs/>
          <w:sz w:val="24"/>
          <w:szCs w:val="24"/>
        </w:rPr>
        <w:t>Condor</w:t>
      </w:r>
      <w:r>
        <w:rPr>
          <w:sz w:val="24"/>
          <w:szCs w:val="24"/>
        </w:rPr>
        <w:t>, 113, 881–889.</w:t>
      </w:r>
    </w:p>
    <w:p w14:paraId="7C972BD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ubenstein, D.I. (1987). Alternative reproductive tactics in the spider Meta segmentata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20, 229–237.</w:t>
      </w:r>
    </w:p>
    <w:p w14:paraId="4E7A0A4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ueger, T., Gardiner, N.M. &amp; Jones, G.P. (2016). Size matters: Male and female mate choice leads to size-assortative pairing in a coral reef cardinalfish. </w:t>
      </w:r>
      <w:r>
        <w:rPr>
          <w:i/>
          <w:iCs/>
          <w:sz w:val="24"/>
          <w:szCs w:val="24"/>
        </w:rPr>
        <w:t>Behav. Ecol.</w:t>
      </w:r>
      <w:r>
        <w:rPr>
          <w:sz w:val="24"/>
          <w:szCs w:val="24"/>
        </w:rPr>
        <w:t>, 27, arw082.</w:t>
      </w:r>
    </w:p>
    <w:p w14:paraId="3AE86B8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yan, M.J. (1983). Sexual selection and communication in a Neotropical frog, Physalaemus pustulosu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7, 261–272.</w:t>
      </w:r>
    </w:p>
    <w:p w14:paraId="0171126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aeki, Y. &amp; Crowley, P.H. (2013). The size-number trade-off and components of fitness in clonal parasitoid broods. </w:t>
      </w:r>
      <w:r>
        <w:rPr>
          <w:i/>
          <w:iCs/>
          <w:sz w:val="24"/>
          <w:szCs w:val="24"/>
        </w:rPr>
        <w:t>Entomol. Exp. Appl.</w:t>
      </w:r>
      <w:r>
        <w:rPr>
          <w:sz w:val="24"/>
          <w:szCs w:val="24"/>
        </w:rPr>
        <w:t>, 149, 241–249.</w:t>
      </w:r>
    </w:p>
    <w:p w14:paraId="69DC9BE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ainte-Marie, B. &amp; Hazel, F. (1992). Moulting and mating of snow crabs, Chionoecetes opilio (O. Fabricius), in Shallow Waters of the Northwestern Gulf of Saint Lawrence. </w:t>
      </w:r>
      <w:r>
        <w:rPr>
          <w:i/>
          <w:iCs/>
          <w:sz w:val="24"/>
          <w:szCs w:val="24"/>
        </w:rPr>
        <w:t>Can. J. Fish. Aquat. Sci.</w:t>
      </w:r>
      <w:r>
        <w:rPr>
          <w:sz w:val="24"/>
          <w:szCs w:val="24"/>
        </w:rPr>
        <w:t>, 49, 1282–1293.</w:t>
      </w:r>
    </w:p>
    <w:p w14:paraId="4F56425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alces, I., Rebato, E. &amp; Susanne, C. (2004). Evidence of phenotypic and social assortative mating for anthropometric and physiological traits in couples from the Basque Country (Spain). </w:t>
      </w:r>
      <w:r>
        <w:rPr>
          <w:i/>
          <w:iCs/>
          <w:sz w:val="24"/>
          <w:szCs w:val="24"/>
        </w:rPr>
        <w:t>J. Biosoc. Sci.</w:t>
      </w:r>
      <w:r>
        <w:rPr>
          <w:sz w:val="24"/>
          <w:szCs w:val="24"/>
        </w:rPr>
        <w:t>, 36, 235–250.</w:t>
      </w:r>
    </w:p>
    <w:p w14:paraId="3B3AE85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ánchez-Andrés, A. &amp; Mesa, M.S. (1994). Heritabilities of morphological and body composition characteristics in a Spanish population. </w:t>
      </w:r>
      <w:r>
        <w:rPr>
          <w:i/>
          <w:iCs/>
          <w:sz w:val="24"/>
          <w:szCs w:val="24"/>
        </w:rPr>
        <w:t>Anthropol. Anzeiger</w:t>
      </w:r>
      <w:r>
        <w:rPr>
          <w:sz w:val="24"/>
          <w:szCs w:val="24"/>
        </w:rPr>
        <w:t>, 4, 341–349.</w:t>
      </w:r>
    </w:p>
    <w:p w14:paraId="5DF0B71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Sandercock, B.K. (1998). Assortative mating and sexual size dimorphism in Western and Semipalmated Sandpipers. </w:t>
      </w:r>
      <w:r>
        <w:rPr>
          <w:i/>
          <w:iCs/>
          <w:sz w:val="24"/>
          <w:szCs w:val="24"/>
          <w:lang w:val="pt-BR"/>
        </w:rPr>
        <w:t>Auk</w:t>
      </w:r>
      <w:r>
        <w:rPr>
          <w:sz w:val="24"/>
          <w:szCs w:val="24"/>
          <w:lang w:val="pt-BR"/>
        </w:rPr>
        <w:t>, 115, 786–791.</w:t>
      </w:r>
    </w:p>
    <w:p w14:paraId="76AD950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Santos, M., Ruiz, A., Quezada-Diaz, J.E., Barbadilla, A. &amp; Fontdevila, A. (1992). </w:t>
      </w:r>
      <w:r>
        <w:rPr>
          <w:sz w:val="24"/>
          <w:szCs w:val="24"/>
        </w:rPr>
        <w:t xml:space="preserve">The </w:t>
      </w:r>
      <w:r>
        <w:rPr>
          <w:sz w:val="24"/>
          <w:szCs w:val="24"/>
        </w:rPr>
        <w:lastRenderedPageBreak/>
        <w:t xml:space="preserve">evolutionary history of Drosophila buzzatii. XX. Positive phenotypic covariance between field adult fitness components and body size. </w:t>
      </w:r>
      <w:r>
        <w:rPr>
          <w:i/>
          <w:iCs/>
          <w:sz w:val="24"/>
          <w:szCs w:val="24"/>
          <w:lang w:val="pt-BR"/>
        </w:rPr>
        <w:t>J. Evol. Biol.</w:t>
      </w:r>
      <w:r>
        <w:rPr>
          <w:sz w:val="24"/>
          <w:szCs w:val="24"/>
          <w:lang w:val="pt-BR"/>
        </w:rPr>
        <w:t>, 5, 403–422.</w:t>
      </w:r>
    </w:p>
    <w:p w14:paraId="7C3AD793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it-IT"/>
        </w:rPr>
      </w:pPr>
      <w:r>
        <w:rPr>
          <w:sz w:val="24"/>
          <w:szCs w:val="24"/>
          <w:lang w:val="pt-BR"/>
        </w:rPr>
        <w:t xml:space="preserve">Santos, M.R., Vieira, N. &amp; Monteiro, N.M. (2018). </w:t>
      </w:r>
      <w:r>
        <w:rPr>
          <w:sz w:val="24"/>
          <w:szCs w:val="24"/>
        </w:rPr>
        <w:t xml:space="preserve">High temperatures disrupt Artemia franciscana mating patterns and impact sexual selection intensity. </w:t>
      </w:r>
      <w:r w:rsidRPr="00293B5A">
        <w:rPr>
          <w:i/>
          <w:iCs/>
          <w:sz w:val="24"/>
          <w:szCs w:val="24"/>
          <w:lang w:val="it-IT"/>
        </w:rPr>
        <w:t>Estuar. Coast. Shelf Sci.</w:t>
      </w:r>
      <w:r w:rsidRPr="00293B5A">
        <w:rPr>
          <w:sz w:val="24"/>
          <w:szCs w:val="24"/>
          <w:lang w:val="it-IT"/>
        </w:rPr>
        <w:t>, 207, 209–214.</w:t>
      </w:r>
    </w:p>
    <w:p w14:paraId="786D1ED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it-IT"/>
        </w:rPr>
        <w:t xml:space="preserve">Saur, M. (1990). Mate discrimination in Littorina littorea (L.) and L. saxatilis (Olivi) (Mollusca:Prosobranchia). </w:t>
      </w:r>
      <w:r>
        <w:rPr>
          <w:i/>
          <w:iCs/>
          <w:sz w:val="24"/>
          <w:szCs w:val="24"/>
        </w:rPr>
        <w:t>Hydrobiologia</w:t>
      </w:r>
      <w:r>
        <w:rPr>
          <w:sz w:val="24"/>
          <w:szCs w:val="24"/>
        </w:rPr>
        <w:t>, 193, 261–270.</w:t>
      </w:r>
    </w:p>
    <w:p w14:paraId="0D45AC86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de-DE"/>
        </w:rPr>
      </w:pPr>
      <w:r>
        <w:rPr>
          <w:sz w:val="24"/>
          <w:szCs w:val="24"/>
        </w:rPr>
        <w:t xml:space="preserve">Schiller, B. (1932). A quantitative analysis of marriage selection in a small group. </w:t>
      </w:r>
      <w:r w:rsidRPr="00293B5A">
        <w:rPr>
          <w:i/>
          <w:iCs/>
          <w:sz w:val="24"/>
          <w:szCs w:val="24"/>
          <w:lang w:val="de-DE"/>
        </w:rPr>
        <w:t>J. Soc. Psychol.</w:t>
      </w:r>
      <w:r w:rsidRPr="00293B5A">
        <w:rPr>
          <w:sz w:val="24"/>
          <w:szCs w:val="24"/>
          <w:lang w:val="de-DE"/>
        </w:rPr>
        <w:t>, 3, 297–319.</w:t>
      </w:r>
    </w:p>
    <w:p w14:paraId="44F858F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de-DE"/>
        </w:rPr>
        <w:t xml:space="preserve">Schulte, K.F., Uhl, G. &amp; Schneider, J.M. (2010). </w:t>
      </w:r>
      <w:r>
        <w:rPr>
          <w:sz w:val="24"/>
          <w:szCs w:val="24"/>
        </w:rPr>
        <w:t xml:space="preserve">Mate choice in males with one-shot genitalia: Limited importance of female fecundity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80, 699–706.</w:t>
      </w:r>
    </w:p>
    <w:p w14:paraId="067AA04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ar, R. &amp; Marlowe, F.W. (2009). How universal are human mate choices? Size does not matter when Hadza foragers are choosing a mate. </w:t>
      </w:r>
      <w:r>
        <w:rPr>
          <w:i/>
          <w:iCs/>
          <w:sz w:val="24"/>
          <w:szCs w:val="24"/>
        </w:rPr>
        <w:t>Biol. Lett.</w:t>
      </w:r>
      <w:r>
        <w:rPr>
          <w:sz w:val="24"/>
          <w:szCs w:val="24"/>
        </w:rPr>
        <w:t>, 5, 606–609.</w:t>
      </w:r>
    </w:p>
    <w:p w14:paraId="296295E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 xml:space="preserve">Seki, M., Ihara, Y. &amp; Aoki, K. (2012). </w:t>
      </w:r>
      <w:r>
        <w:rPr>
          <w:sz w:val="24"/>
          <w:szCs w:val="24"/>
        </w:rPr>
        <w:t xml:space="preserve">Homogamy and imprinting-like effect on mate choice preference for body height in the current Japanese population. </w:t>
      </w:r>
      <w:r>
        <w:rPr>
          <w:i/>
          <w:iCs/>
          <w:sz w:val="24"/>
          <w:szCs w:val="24"/>
        </w:rPr>
        <w:t>Ann. Hum. Biol.</w:t>
      </w:r>
      <w:r>
        <w:rPr>
          <w:sz w:val="24"/>
          <w:szCs w:val="24"/>
        </w:rPr>
        <w:t>, 39, 28–35.</w:t>
      </w:r>
    </w:p>
    <w:p w14:paraId="461CE8C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rbezov, D., Bernatchez, L., Olsen, E.M. &amp; Vøllestad, L.A. (2010). Mating patterns and determinants of individual reproductive success in brown trout (Salmo trutta) revealed by parentage analysis of an entire stream living population. </w:t>
      </w:r>
      <w:r>
        <w:rPr>
          <w:i/>
          <w:iCs/>
          <w:sz w:val="24"/>
          <w:szCs w:val="24"/>
        </w:rPr>
        <w:t>Mol. Ecol.</w:t>
      </w:r>
      <w:r>
        <w:rPr>
          <w:sz w:val="24"/>
          <w:szCs w:val="24"/>
        </w:rPr>
        <w:t>, 19, 3193–3205.</w:t>
      </w:r>
    </w:p>
    <w:p w14:paraId="5E19EBE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harma, K. &amp; Sharma, J.C. (1984). Familial resemblance for head size in a punjabi population of India. </w:t>
      </w:r>
      <w:r>
        <w:rPr>
          <w:i/>
          <w:iCs/>
          <w:sz w:val="24"/>
          <w:szCs w:val="24"/>
        </w:rPr>
        <w:t>Ann. Hum. Biol.</w:t>
      </w:r>
      <w:r>
        <w:rPr>
          <w:sz w:val="24"/>
          <w:szCs w:val="24"/>
        </w:rPr>
        <w:t>, 11, 577–580.</w:t>
      </w:r>
    </w:p>
    <w:p w14:paraId="237D160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heppard, J.L., Clark, R.G., Devries, J.H. &amp; Brasher, M.G. (2013). Reproductive effort and success of wild female mallards: Does male quality matter? </w:t>
      </w:r>
      <w:r>
        <w:rPr>
          <w:i/>
          <w:iCs/>
          <w:sz w:val="24"/>
          <w:szCs w:val="24"/>
        </w:rPr>
        <w:t>Behav. Processes</w:t>
      </w:r>
      <w:r>
        <w:rPr>
          <w:sz w:val="24"/>
          <w:szCs w:val="24"/>
        </w:rPr>
        <w:t>, 100, 82–90.</w:t>
      </w:r>
    </w:p>
    <w:p w14:paraId="10C2DB1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hine, R., Langkilde, T. &amp; Mason, R.T. (2004). Courtship tactics in garter snakes: How do a male’s morphology and behaviour influence his mating success?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67, 477–483.</w:t>
      </w:r>
    </w:p>
    <w:p w14:paraId="1E5BE55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hine, R., O’connor, D., Lemaster, M.P. &amp; Mason, R.T. (2001). Pick on someone your own size: Ontogenetic shifts in mate choice by male garter snakes result in size-assortative mating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61, 1133–1141.</w:t>
      </w:r>
    </w:p>
    <w:p w14:paraId="4678ED6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huster, S.M. (1981). Sexual selection in the socorro isopod, Thermosphaeroma thermophilum (cole) (Crustacea: Peracarida)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29, 698–707.</w:t>
      </w:r>
    </w:p>
    <w:p w14:paraId="2837685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ilva, N., Avilés, J.M., Danchin, E. &amp; Parejo, D. (2008). Informative content of multiple plumage-coloured traits in female and male European Rollers. </w:t>
      </w:r>
      <w:r>
        <w:rPr>
          <w:i/>
          <w:iCs/>
          <w:sz w:val="24"/>
          <w:szCs w:val="24"/>
        </w:rPr>
        <w:t>Behav. Ecol. Sociobiol.</w:t>
      </w:r>
      <w:r>
        <w:rPr>
          <w:sz w:val="24"/>
          <w:szCs w:val="24"/>
        </w:rPr>
        <w:t>, 62, 1969–1979.</w:t>
      </w:r>
    </w:p>
    <w:p w14:paraId="70ABDEF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ilventoinen, K., Kaprio, J., Lahelma, E., Viken, R.J. &amp; Rose, R.J. (2003). Assortative mating by body height and BMI: Finnish Twins and their spouses. </w:t>
      </w:r>
      <w:r>
        <w:rPr>
          <w:i/>
          <w:iCs/>
          <w:sz w:val="24"/>
          <w:szCs w:val="24"/>
        </w:rPr>
        <w:t>Am. J. Hum. Biol.</w:t>
      </w:r>
      <w:r>
        <w:rPr>
          <w:sz w:val="24"/>
          <w:szCs w:val="24"/>
        </w:rPr>
        <w:t>, 15, 620–627.</w:t>
      </w:r>
    </w:p>
    <w:p w14:paraId="0C94F35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mith, M. (1946). A research note on homogamy of marriage partners in selected physical characteristics. </w:t>
      </w:r>
      <w:r>
        <w:rPr>
          <w:i/>
          <w:iCs/>
          <w:sz w:val="24"/>
          <w:szCs w:val="24"/>
        </w:rPr>
        <w:t>Am. Sociol. Rev.</w:t>
      </w:r>
      <w:r>
        <w:rPr>
          <w:sz w:val="24"/>
          <w:szCs w:val="24"/>
        </w:rPr>
        <w:t>, 11, 226–228.</w:t>
      </w:r>
    </w:p>
    <w:p w14:paraId="4947E2D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mith, M.D. &amp; Brockmann, H.J. (2014). The evolution and maintenance of sexual size dimorphism in horseshoe crabs: An evaluation of six functional hypothese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96, 127–139.</w:t>
      </w:r>
    </w:p>
    <w:p w14:paraId="65D524B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nead, J.S. &amp; Alcock, J. (1985). Aggregation formation and assortative mating in two meloid beetles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9, 1123–1131.</w:t>
      </w:r>
    </w:p>
    <w:p w14:paraId="3CEE9AE8" w14:textId="13C44ABB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Sørdalen, T.K., Halvorsen, K.T., Harrison, H.B., Ellis, C.D., Vøllestad, L.A., Knutsen, H.,</w:t>
      </w:r>
      <w:r w:rsidR="00DC4732">
        <w:rPr>
          <w:sz w:val="24"/>
          <w:szCs w:val="24"/>
        </w:rPr>
        <w:t xml:space="preserve"> Moland, E., Olsen, E. M. </w:t>
      </w:r>
      <w:r>
        <w:rPr>
          <w:sz w:val="24"/>
          <w:szCs w:val="24"/>
        </w:rPr>
        <w:t xml:space="preserve">(2018). Harvesting changes mating behaviour in European lobster. </w:t>
      </w:r>
      <w:r>
        <w:rPr>
          <w:i/>
          <w:iCs/>
          <w:sz w:val="24"/>
          <w:szCs w:val="24"/>
        </w:rPr>
        <w:t>Evol. Appl.</w:t>
      </w:r>
      <w:r>
        <w:rPr>
          <w:sz w:val="24"/>
          <w:szCs w:val="24"/>
        </w:rPr>
        <w:t>, 11, 963–977.</w:t>
      </w:r>
    </w:p>
    <w:p w14:paraId="28B99DF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parkes, T.C., Weil, K.A., Renwick, D.T. &amp; Talkington, J.A. (2006). Development-related effects of an acanthocephalan parasite on pairing success of its intermediate host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71, 439–448.</w:t>
      </w:r>
    </w:p>
    <w:p w14:paraId="73EE8F0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Spuhler, J.N. (1962). Empirical studies on quantitative human genetics. In: </w:t>
      </w:r>
      <w:r>
        <w:rPr>
          <w:i/>
          <w:iCs/>
          <w:sz w:val="24"/>
          <w:szCs w:val="24"/>
        </w:rPr>
        <w:t>United Nations World Health Organization seminar on use of vital and health statistics for genetic and radiation studies</w:t>
      </w:r>
      <w:r>
        <w:rPr>
          <w:sz w:val="24"/>
          <w:szCs w:val="24"/>
        </w:rPr>
        <w:t>. World Health Organization, Geneva, pp. 241–252.</w:t>
      </w:r>
    </w:p>
    <w:p w14:paraId="21F11DF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puhler, J.N. (1982). Assortative mating, biodemography and social biology. </w:t>
      </w:r>
      <w:r>
        <w:rPr>
          <w:i/>
          <w:iCs/>
          <w:sz w:val="24"/>
          <w:szCs w:val="24"/>
        </w:rPr>
        <w:t>Biodemography Soc. Biol.</w:t>
      </w:r>
      <w:r>
        <w:rPr>
          <w:sz w:val="24"/>
          <w:szCs w:val="24"/>
        </w:rPr>
        <w:t>, 29, 53–66.</w:t>
      </w:r>
    </w:p>
    <w:p w14:paraId="3A1839D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taessen, J., Bulpitt, C.J., Fagard, R., Joossens, J. V., Lijnen, P. &amp; Amery, A. (1985). Familial aggregation of blood pressure, anthropometric characteristics and urinary excretion of sodium and potassium-A population study in two Belgian towns. </w:t>
      </w:r>
      <w:r>
        <w:rPr>
          <w:i/>
          <w:iCs/>
          <w:sz w:val="24"/>
          <w:szCs w:val="24"/>
        </w:rPr>
        <w:t>J. Chronic Dis.</w:t>
      </w:r>
      <w:r>
        <w:rPr>
          <w:sz w:val="24"/>
          <w:szCs w:val="24"/>
        </w:rPr>
        <w:t>, 38, 397–407.</w:t>
      </w:r>
    </w:p>
    <w:p w14:paraId="4E70D40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tark, A.E., Salzano, F.M. &amp; Darocha, F.J. (1990). Marital correlation for anthropometric characteristics in Brazilian Indians. </w:t>
      </w:r>
      <w:r>
        <w:rPr>
          <w:i/>
          <w:iCs/>
          <w:sz w:val="24"/>
          <w:szCs w:val="24"/>
        </w:rPr>
        <w:t>Ann. Hum. Biol.</w:t>
      </w:r>
      <w:r>
        <w:rPr>
          <w:sz w:val="24"/>
          <w:szCs w:val="24"/>
        </w:rPr>
        <w:t>, 17, 417–422.</w:t>
      </w:r>
    </w:p>
    <w:p w14:paraId="5982532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tulp, G., Buunk, A.P. &amp; Pollet, T. V. (2013a). Women want taller men more than men want shorter women. </w:t>
      </w:r>
      <w:r>
        <w:rPr>
          <w:i/>
          <w:iCs/>
          <w:sz w:val="24"/>
          <w:szCs w:val="24"/>
        </w:rPr>
        <w:t>Pers. Individ. Dif.</w:t>
      </w:r>
      <w:r>
        <w:rPr>
          <w:sz w:val="24"/>
          <w:szCs w:val="24"/>
        </w:rPr>
        <w:t>, 54, 877–883.</w:t>
      </w:r>
    </w:p>
    <w:p w14:paraId="77BDC84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tulp, G., Buunk, A.P., Pollet, T. V., Nettle, D. &amp; Verhulst, S. (2013b). Are human mating preferences with respect to height reflected in actual pairings? </w:t>
      </w:r>
      <w:r>
        <w:rPr>
          <w:i/>
          <w:iCs/>
          <w:sz w:val="24"/>
          <w:szCs w:val="24"/>
        </w:rPr>
        <w:t>PLoS One</w:t>
      </w:r>
      <w:r>
        <w:rPr>
          <w:sz w:val="24"/>
          <w:szCs w:val="24"/>
        </w:rPr>
        <w:t>, 8, e54186.</w:t>
      </w:r>
    </w:p>
    <w:p w14:paraId="46B8367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tulp, G., Mills, M., Pollet, T. V. &amp; Barrett, L. (2014). Non-linear associations between stature and mate choice characteristics for American men and their spouses. </w:t>
      </w:r>
      <w:r>
        <w:rPr>
          <w:i/>
          <w:iCs/>
          <w:sz w:val="24"/>
          <w:szCs w:val="24"/>
        </w:rPr>
        <w:t>Am. J. Hum. Biol.</w:t>
      </w:r>
      <w:r>
        <w:rPr>
          <w:sz w:val="24"/>
          <w:szCs w:val="24"/>
        </w:rPr>
        <w:t>, 26, 530–537.</w:t>
      </w:r>
    </w:p>
    <w:p w14:paraId="240E266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ullivan, B.K. (1982). Sexual selection in Woodhouse’s toad (Bufo woodhousei) I. Chorus organization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0, 680–686.</w:t>
      </w:r>
    </w:p>
    <w:p w14:paraId="4DE43FF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ullivan, B.K. (1983a). Sexual selection in the great plains toad (Bufo cognatus). </w:t>
      </w:r>
      <w:r>
        <w:rPr>
          <w:i/>
          <w:iCs/>
          <w:sz w:val="24"/>
          <w:szCs w:val="24"/>
        </w:rPr>
        <w:t>Behaviour</w:t>
      </w:r>
      <w:r>
        <w:rPr>
          <w:sz w:val="24"/>
          <w:szCs w:val="24"/>
        </w:rPr>
        <w:t>, 84, 258–264.</w:t>
      </w:r>
    </w:p>
    <w:p w14:paraId="4875EA6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ullivan, B.K. (1983b). Sexual selection in Woodhouse’s toad (Bufo woodhousei). II. Female choice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31, 1011–1017.</w:t>
      </w:r>
    </w:p>
    <w:p w14:paraId="6EAF2452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fr-FR"/>
        </w:rPr>
      </w:pPr>
      <w:r>
        <w:rPr>
          <w:sz w:val="24"/>
          <w:szCs w:val="24"/>
        </w:rPr>
        <w:t xml:space="preserve">Sunobe, T., Sakaida, S. &amp; Kuwamura, T. (2016). Random mating and protandrous sex change of the platycephalid fish Thysanophrys celebica (Platycephalidae). </w:t>
      </w:r>
      <w:r w:rsidRPr="00293B5A">
        <w:rPr>
          <w:i/>
          <w:iCs/>
          <w:sz w:val="24"/>
          <w:szCs w:val="24"/>
          <w:lang w:val="fr-FR"/>
        </w:rPr>
        <w:t>J. Ethol.</w:t>
      </w:r>
      <w:r w:rsidRPr="00293B5A">
        <w:rPr>
          <w:sz w:val="24"/>
          <w:szCs w:val="24"/>
          <w:lang w:val="fr-FR"/>
        </w:rPr>
        <w:t>, 34, 15–21.</w:t>
      </w:r>
    </w:p>
    <w:p w14:paraId="50115DF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fr-FR"/>
        </w:rPr>
        <w:t xml:space="preserve">Susanne, C. (1967). Assortiment matrimonial: Aspect de la structure biodémographique de 132 couples de la population belge. </w:t>
      </w:r>
      <w:r>
        <w:rPr>
          <w:i/>
          <w:iCs/>
          <w:sz w:val="24"/>
          <w:szCs w:val="24"/>
        </w:rPr>
        <w:t>Popul. (French Ed)</w:t>
      </w:r>
      <w:r>
        <w:rPr>
          <w:sz w:val="24"/>
          <w:szCs w:val="24"/>
        </w:rPr>
        <w:t>, 22, 751–756.</w:t>
      </w:r>
    </w:p>
    <w:p w14:paraId="454FAB0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utton, G.C. (1993). Do men grow to resemble their wives, or vice versa? </w:t>
      </w:r>
      <w:r>
        <w:rPr>
          <w:i/>
          <w:iCs/>
          <w:sz w:val="24"/>
          <w:szCs w:val="24"/>
        </w:rPr>
        <w:t>J. Biosoc. Sci.</w:t>
      </w:r>
      <w:r>
        <w:rPr>
          <w:sz w:val="24"/>
          <w:szCs w:val="24"/>
        </w:rPr>
        <w:t>, 25, 25–29.</w:t>
      </w:r>
    </w:p>
    <w:p w14:paraId="1C60BF2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vensson, E.I., Nordén, A., Waller, J.T. &amp; Runemark, A. (2016). Linking intra- and interspecific assortative mating: Consequences for asymmetric sexual isolation. </w:t>
      </w:r>
      <w:r>
        <w:rPr>
          <w:i/>
          <w:iCs/>
          <w:sz w:val="24"/>
          <w:szCs w:val="24"/>
        </w:rPr>
        <w:t>Evolution</w:t>
      </w:r>
      <w:r>
        <w:rPr>
          <w:sz w:val="24"/>
          <w:szCs w:val="24"/>
        </w:rPr>
        <w:t>, 70, 1165–1179.</w:t>
      </w:r>
    </w:p>
    <w:p w14:paraId="4692EB7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zékely, D., Székely, P., Denoël, M. &amp; Cogălniceanu, D. (2018). Random size-assortative mating despite size-dependent fecundity in a Neotropical amphibian with explosive reproduction. </w:t>
      </w:r>
      <w:r>
        <w:rPr>
          <w:i/>
          <w:iCs/>
          <w:sz w:val="24"/>
          <w:szCs w:val="24"/>
        </w:rPr>
        <w:t>Ethology</w:t>
      </w:r>
      <w:r>
        <w:rPr>
          <w:sz w:val="24"/>
          <w:szCs w:val="24"/>
        </w:rPr>
        <w:t>, 124, 218–226.</w:t>
      </w:r>
    </w:p>
    <w:p w14:paraId="0D5F8D4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aborsky, B., Guyer, L. &amp; Taborsky, M. (2009). Size-assortative mating in the absence of mate choice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77, 439–448.</w:t>
      </w:r>
    </w:p>
    <w:p w14:paraId="25BB588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akeshita, F. &amp; Henmi, Y. (2010). The effects of body size, ownership and sex-ratio on the precopulatory mate guarding of Caprella penantis (Crustacea: Amphipoda). </w:t>
      </w:r>
      <w:r>
        <w:rPr>
          <w:i/>
          <w:iCs/>
          <w:sz w:val="24"/>
          <w:szCs w:val="24"/>
        </w:rPr>
        <w:t>J. Mar. Biol. Assoc. United Kingdom</w:t>
      </w:r>
      <w:r>
        <w:rPr>
          <w:sz w:val="24"/>
          <w:szCs w:val="24"/>
        </w:rPr>
        <w:t>, 90, 275–279.</w:t>
      </w:r>
    </w:p>
    <w:p w14:paraId="1F3FD8F6" w14:textId="77777777" w:rsidR="00293B5A" w:rsidRPr="00DB5A96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en-GB"/>
        </w:rPr>
      </w:pPr>
      <w:r>
        <w:rPr>
          <w:sz w:val="24"/>
          <w:szCs w:val="24"/>
        </w:rPr>
        <w:t xml:space="preserve">Takeshita, F. &amp; Murai, M. (2016). The vibrational signals that male fiddler crabs (Uca lactea) use to attract females into their burrows. </w:t>
      </w:r>
      <w:r w:rsidRPr="00DB5A96">
        <w:rPr>
          <w:i/>
          <w:iCs/>
          <w:sz w:val="24"/>
          <w:szCs w:val="24"/>
          <w:lang w:val="en-GB"/>
        </w:rPr>
        <w:t>Sci. Nat.</w:t>
      </w:r>
      <w:r w:rsidRPr="00DB5A96">
        <w:rPr>
          <w:sz w:val="24"/>
          <w:szCs w:val="24"/>
          <w:lang w:val="en-GB"/>
        </w:rPr>
        <w:t>, 103, 49.</w:t>
      </w:r>
    </w:p>
    <w:p w14:paraId="6F730565" w14:textId="3D7C26EC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proofErr w:type="spellStart"/>
      <w:r w:rsidRPr="003A3B26">
        <w:rPr>
          <w:sz w:val="24"/>
          <w:szCs w:val="24"/>
          <w:lang w:val="en-GB"/>
        </w:rPr>
        <w:t>Tambs</w:t>
      </w:r>
      <w:proofErr w:type="spellEnd"/>
      <w:r w:rsidRPr="003A3B26">
        <w:rPr>
          <w:sz w:val="24"/>
          <w:szCs w:val="24"/>
          <w:lang w:val="en-GB"/>
        </w:rPr>
        <w:t>, K., Moum, T., Eaves, L., Neale, M., Midthjell, K., Lund‐Larsen, P.G.,</w:t>
      </w:r>
      <w:r w:rsidR="003A3B26" w:rsidRPr="003A3B26">
        <w:rPr>
          <w:sz w:val="24"/>
          <w:szCs w:val="24"/>
          <w:lang w:val="en-GB"/>
        </w:rPr>
        <w:t xml:space="preserve"> Naess, S.</w:t>
      </w:r>
      <w:r w:rsidR="003A3B26">
        <w:rPr>
          <w:sz w:val="24"/>
          <w:szCs w:val="24"/>
          <w:lang w:val="en-GB"/>
        </w:rPr>
        <w:t xml:space="preserve">, Holmen, J. </w:t>
      </w:r>
      <w:r>
        <w:rPr>
          <w:sz w:val="24"/>
          <w:szCs w:val="24"/>
        </w:rPr>
        <w:t xml:space="preserve">(1991). Genetic and environmental contributions to the variance of the body mass index in a Norwegian sample of first‐ and second‐degree relatives. </w:t>
      </w:r>
      <w:r>
        <w:rPr>
          <w:i/>
          <w:iCs/>
          <w:sz w:val="24"/>
          <w:szCs w:val="24"/>
        </w:rPr>
        <w:t>Am. J. Hum. Biol.</w:t>
      </w:r>
      <w:r>
        <w:rPr>
          <w:sz w:val="24"/>
          <w:szCs w:val="24"/>
        </w:rPr>
        <w:t>, 3, 257–267.</w:t>
      </w:r>
    </w:p>
    <w:p w14:paraId="2AA2DE1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arano, Z. &amp; Herrera, E.A. (2003). Female preferences for call traits and male mating success in the Neotropical frog Physalaemus enesefae. </w:t>
      </w:r>
      <w:r>
        <w:rPr>
          <w:i/>
          <w:iCs/>
          <w:sz w:val="24"/>
          <w:szCs w:val="24"/>
        </w:rPr>
        <w:t>Ethology</w:t>
      </w:r>
      <w:r>
        <w:rPr>
          <w:sz w:val="24"/>
          <w:szCs w:val="24"/>
        </w:rPr>
        <w:t>, 109, 121–134.</w:t>
      </w:r>
    </w:p>
    <w:p w14:paraId="452EEF7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ale, S.A., Hager, B.J. &amp; Webster, F.X. (1994). Pheromone-based assortative mating in a bark beetle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48, 569–578.</w:t>
      </w:r>
    </w:p>
    <w:p w14:paraId="34A6BE7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lastRenderedPageBreak/>
        <w:t xml:space="preserve">Telford, S.R. &amp; Dyson, M.L. (1988). Some determinants of the mating system in a population of painted reed frogs (Hyperolius Marmoratus). </w:t>
      </w:r>
      <w:r>
        <w:rPr>
          <w:i/>
          <w:iCs/>
          <w:sz w:val="24"/>
          <w:szCs w:val="24"/>
          <w:lang w:val="pt-BR"/>
        </w:rPr>
        <w:t>Behaviour</w:t>
      </w:r>
      <w:r>
        <w:rPr>
          <w:sz w:val="24"/>
          <w:szCs w:val="24"/>
          <w:lang w:val="pt-BR"/>
        </w:rPr>
        <w:t>, 106, 265–278.</w:t>
      </w:r>
    </w:p>
    <w:p w14:paraId="7BE6BC10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Tenesa, A., Rawlik, K., Navarro, P. &amp; Canela-Xandri, O. (2016). </w:t>
      </w:r>
      <w:r>
        <w:rPr>
          <w:sz w:val="24"/>
          <w:szCs w:val="24"/>
        </w:rPr>
        <w:t xml:space="preserve">Genetic determination of height-mediated mate choice. </w:t>
      </w:r>
      <w:r>
        <w:rPr>
          <w:i/>
          <w:iCs/>
          <w:sz w:val="24"/>
          <w:szCs w:val="24"/>
        </w:rPr>
        <w:t>Genome Biol.</w:t>
      </w:r>
      <w:r>
        <w:rPr>
          <w:sz w:val="24"/>
          <w:szCs w:val="24"/>
        </w:rPr>
        <w:t>, 16, 1–8.</w:t>
      </w:r>
    </w:p>
    <w:p w14:paraId="5DC9BF47" w14:textId="140CE789" w:rsidR="00293B5A" w:rsidRDefault="00FB4754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Stern</w:t>
      </w:r>
      <w:r w:rsidR="00293B5A">
        <w:rPr>
          <w:sz w:val="24"/>
          <w:szCs w:val="24"/>
        </w:rPr>
        <w:t xml:space="preserve">, </w:t>
      </w:r>
      <w:r>
        <w:rPr>
          <w:sz w:val="24"/>
          <w:szCs w:val="24"/>
        </w:rPr>
        <w:t>MA, Jarvis, RL</w:t>
      </w:r>
      <w:r w:rsidR="00293B5A">
        <w:rPr>
          <w:sz w:val="24"/>
          <w:szCs w:val="24"/>
        </w:rPr>
        <w:t xml:space="preserve"> (1991). Sexual dimorphism and assortative mating in Black Terns. </w:t>
      </w:r>
      <w:r w:rsidR="00293B5A">
        <w:rPr>
          <w:i/>
          <w:iCs/>
          <w:sz w:val="24"/>
          <w:szCs w:val="24"/>
        </w:rPr>
        <w:t>Wilson Bull.</w:t>
      </w:r>
      <w:r w:rsidR="00293B5A">
        <w:rPr>
          <w:sz w:val="24"/>
          <w:szCs w:val="24"/>
        </w:rPr>
        <w:t>, 103, 266–271.</w:t>
      </w:r>
    </w:p>
    <w:p w14:paraId="1FBBDE3D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omas, F., Renaud, F. &amp; Cezilly, F. (1996a). Assortative pairing by parasitic prevalence in Gammarus insensibilis (Amphipoda): Patterns and processe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52, 683–690.</w:t>
      </w:r>
    </w:p>
    <w:p w14:paraId="05497CA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omas, F., Renaud, F., Derothe, J.M., Lambert, A., De Meeüs, T. &amp; Cézilly, F. (1995). Assortative pairing in Gammarus insensibilis (Amphipoda) infected by a trematode parasite. </w:t>
      </w:r>
      <w:r>
        <w:rPr>
          <w:i/>
          <w:iCs/>
          <w:sz w:val="24"/>
          <w:szCs w:val="24"/>
        </w:rPr>
        <w:t>Oecologia</w:t>
      </w:r>
      <w:r>
        <w:rPr>
          <w:sz w:val="24"/>
          <w:szCs w:val="24"/>
        </w:rPr>
        <w:t>, 104, 259–264.</w:t>
      </w:r>
    </w:p>
    <w:p w14:paraId="6F40499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omas, F., Verneau, O., Santalla, F., Cézilly, F. &amp; Renaud, F. (1996b). The influence of intensity of infection by a trematode parasite on the reproductive biology of Gammarus insensibilis (Amphipoda). </w:t>
      </w:r>
      <w:r>
        <w:rPr>
          <w:i/>
          <w:iCs/>
          <w:sz w:val="24"/>
          <w:szCs w:val="24"/>
        </w:rPr>
        <w:t>Int. J. Parasitol.</w:t>
      </w:r>
      <w:r>
        <w:rPr>
          <w:sz w:val="24"/>
          <w:szCs w:val="24"/>
        </w:rPr>
        <w:t>, 26, 1205–1209.</w:t>
      </w:r>
    </w:p>
    <w:p w14:paraId="1053284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ompson, D.J. &amp; Moule, S.J. (1983). Substrate selection and assortative mating in Gammarus pulex L. </w:t>
      </w:r>
      <w:r>
        <w:rPr>
          <w:i/>
          <w:iCs/>
          <w:sz w:val="24"/>
          <w:szCs w:val="24"/>
        </w:rPr>
        <w:t>Hydrobiologia</w:t>
      </w:r>
      <w:r>
        <w:rPr>
          <w:sz w:val="24"/>
          <w:szCs w:val="24"/>
        </w:rPr>
        <w:t>, 99, 3–6.</w:t>
      </w:r>
    </w:p>
    <w:p w14:paraId="613CF52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ornhill, R. (1980). Sexual selection within mating swarms of the lovebug, Plecia nearctica (Diptera: Bibionidae)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28, 405–412.</w:t>
      </w:r>
    </w:p>
    <w:p w14:paraId="7A9585F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To, W., Cheung, W. &amp; Kwok, J. (1998). Paternal height and weight as determinants of birth weight in a chinese population. </w:t>
      </w:r>
      <w:r>
        <w:rPr>
          <w:i/>
          <w:iCs/>
          <w:sz w:val="24"/>
          <w:szCs w:val="24"/>
          <w:lang w:val="pt-BR"/>
        </w:rPr>
        <w:t>Am. J. Perinatol.</w:t>
      </w:r>
      <w:r>
        <w:rPr>
          <w:sz w:val="24"/>
          <w:szCs w:val="24"/>
          <w:lang w:val="pt-BR"/>
        </w:rPr>
        <w:t>, 15, 545–548.</w:t>
      </w:r>
    </w:p>
    <w:p w14:paraId="5541931F" w14:textId="77777777" w:rsidR="00293B5A" w:rsidRP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BR"/>
        </w:rPr>
        <w:t xml:space="preserve">Tomici, L. (1939). Fattori somatici dell’attrazione matrimoniale nei coniugi sassaresi. </w:t>
      </w:r>
      <w:r w:rsidRPr="00293B5A">
        <w:rPr>
          <w:i/>
          <w:iCs/>
          <w:sz w:val="24"/>
          <w:szCs w:val="24"/>
          <w:lang w:val="pt-BR"/>
        </w:rPr>
        <w:t>Genus</w:t>
      </w:r>
      <w:r w:rsidRPr="00293B5A">
        <w:rPr>
          <w:sz w:val="24"/>
          <w:szCs w:val="24"/>
          <w:lang w:val="pt-BR"/>
        </w:rPr>
        <w:t>, 4, 1–36.</w:t>
      </w:r>
    </w:p>
    <w:p w14:paraId="4FB5FB3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 w:rsidRPr="00293B5A">
        <w:rPr>
          <w:sz w:val="24"/>
          <w:szCs w:val="24"/>
          <w:lang w:val="pt-BR"/>
        </w:rPr>
        <w:t xml:space="preserve">Tomiyama, K. (1996). Mate-choice criteria in a protandrous simultaneously hermaphroditic land snail Achatina fulica (Férussac) (Stylommatophora: Achatinidae). </w:t>
      </w:r>
      <w:r>
        <w:rPr>
          <w:i/>
          <w:iCs/>
          <w:sz w:val="24"/>
          <w:szCs w:val="24"/>
        </w:rPr>
        <w:t>J. Molluscan Stud.</w:t>
      </w:r>
      <w:r>
        <w:rPr>
          <w:sz w:val="24"/>
          <w:szCs w:val="24"/>
        </w:rPr>
        <w:t>, 62, 101–111.</w:t>
      </w:r>
    </w:p>
    <w:p w14:paraId="1373E0A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otterman, S.L. (2015). A comparative evaluation of four field methods for sexing wedge-tailed shearwaters Puffinus pacificus. </w:t>
      </w:r>
      <w:r>
        <w:rPr>
          <w:i/>
          <w:iCs/>
          <w:sz w:val="24"/>
          <w:szCs w:val="24"/>
        </w:rPr>
        <w:t>Mar. Ornithol.</w:t>
      </w:r>
      <w:r>
        <w:rPr>
          <w:sz w:val="24"/>
          <w:szCs w:val="24"/>
        </w:rPr>
        <w:t>, 43, 83–93.</w:t>
      </w:r>
    </w:p>
    <w:p w14:paraId="5F7E0E7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rager, M.D. &amp; Daniels, J.C. (2011). Size effects on mating and egg production in the Miami Blue Butterfly. </w:t>
      </w:r>
      <w:r>
        <w:rPr>
          <w:i/>
          <w:iCs/>
          <w:sz w:val="24"/>
          <w:szCs w:val="24"/>
        </w:rPr>
        <w:t>J. Insect Behav.</w:t>
      </w:r>
      <w:r>
        <w:rPr>
          <w:sz w:val="24"/>
          <w:szCs w:val="24"/>
        </w:rPr>
        <w:t>, 24, 34–43.</w:t>
      </w:r>
    </w:p>
    <w:p w14:paraId="01FD634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ryjanowski, P. &amp; Šimek, J. (2005). Sexual size dimorphism and positive assortative mating in red-backed shrike Lanius collurio: An adaptive value? </w:t>
      </w:r>
      <w:r>
        <w:rPr>
          <w:i/>
          <w:iCs/>
          <w:sz w:val="24"/>
          <w:szCs w:val="24"/>
        </w:rPr>
        <w:t>J. Ethol.</w:t>
      </w:r>
      <w:r>
        <w:rPr>
          <w:sz w:val="24"/>
          <w:szCs w:val="24"/>
        </w:rPr>
        <w:t>, 23, 161–165.</w:t>
      </w:r>
    </w:p>
    <w:p w14:paraId="70D6DDF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Urfi, A.J. &amp; Kalam, A. (2006). Sexual size dimorphism and mating pattern in the Painted Stork (Mycteria leucocephala). </w:t>
      </w:r>
      <w:r>
        <w:rPr>
          <w:i/>
          <w:iCs/>
          <w:sz w:val="24"/>
          <w:szCs w:val="24"/>
        </w:rPr>
        <w:t>Waterbirds Int. J. Waterbird Biol.</w:t>
      </w:r>
      <w:r>
        <w:rPr>
          <w:sz w:val="24"/>
          <w:szCs w:val="24"/>
        </w:rPr>
        <w:t>, 29, 489–496.</w:t>
      </w:r>
    </w:p>
    <w:p w14:paraId="7E0EC6B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Veuille, M. (1980). Sexual behaviour and evolution of sexual dimorphism in body size in Jaera (Isopoda Asellota). </w:t>
      </w:r>
      <w:r>
        <w:rPr>
          <w:i/>
          <w:iCs/>
          <w:sz w:val="24"/>
          <w:szCs w:val="24"/>
          <w:lang w:val="pt-BR"/>
        </w:rPr>
        <w:t>Biol. J. Linn. Soc.</w:t>
      </w:r>
      <w:r>
        <w:rPr>
          <w:sz w:val="24"/>
          <w:szCs w:val="24"/>
          <w:lang w:val="pt-BR"/>
        </w:rPr>
        <w:t>, 13, 89–100.</w:t>
      </w:r>
    </w:p>
    <w:p w14:paraId="17E9636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Vieites, D.R., Nieto-Romá, S., Barluenga, M., Palanca, A., Vences, M. &amp; Meyer, A. (2004). </w:t>
      </w:r>
      <w:r>
        <w:rPr>
          <w:sz w:val="24"/>
          <w:szCs w:val="24"/>
        </w:rPr>
        <w:t xml:space="preserve">Post-mating clutch piracy in an amphibian. </w:t>
      </w:r>
      <w:r>
        <w:rPr>
          <w:i/>
          <w:iCs/>
          <w:sz w:val="24"/>
          <w:szCs w:val="24"/>
        </w:rPr>
        <w:t>Nature</w:t>
      </w:r>
      <w:r>
        <w:rPr>
          <w:sz w:val="24"/>
          <w:szCs w:val="24"/>
        </w:rPr>
        <w:t>, 431, 305–308.</w:t>
      </w:r>
    </w:p>
    <w:p w14:paraId="6F97E81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incent, A.C.J. &amp; Giles, B.G. (2003). Correlates of reproductive success in a wild population of Hippocampus whitei. </w:t>
      </w:r>
      <w:r>
        <w:rPr>
          <w:i/>
          <w:iCs/>
          <w:sz w:val="24"/>
          <w:szCs w:val="24"/>
        </w:rPr>
        <w:t>J. Fish Biol.</w:t>
      </w:r>
      <w:r>
        <w:rPr>
          <w:sz w:val="24"/>
          <w:szCs w:val="24"/>
        </w:rPr>
        <w:t>, 63, 344–355.</w:t>
      </w:r>
    </w:p>
    <w:p w14:paraId="31AFD3F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ines, T.H. &amp; Schluter, D. (2006). Strong assortative mating between allopatric sticklebacks as a by-product of adaptation to different environments. </w:t>
      </w:r>
      <w:r>
        <w:rPr>
          <w:i/>
          <w:iCs/>
          <w:sz w:val="24"/>
          <w:szCs w:val="24"/>
        </w:rPr>
        <w:t>Proc. R. Soc. B Biol. Sci.</w:t>
      </w:r>
      <w:r>
        <w:rPr>
          <w:sz w:val="24"/>
          <w:szCs w:val="24"/>
        </w:rPr>
        <w:t>, 273, 911–916.</w:t>
      </w:r>
    </w:p>
    <w:p w14:paraId="416345E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ojar, J., Chajma, P., Kopecký, O., Puš, V. &amp; Šálek, M. (2015). The effect of sex ratio on size-assortative mating in two explosively breeding anurans. </w:t>
      </w:r>
      <w:r>
        <w:rPr>
          <w:i/>
          <w:iCs/>
          <w:sz w:val="24"/>
          <w:szCs w:val="24"/>
        </w:rPr>
        <w:t>Amphibia-Reptilia</w:t>
      </w:r>
      <w:r>
        <w:rPr>
          <w:sz w:val="24"/>
          <w:szCs w:val="24"/>
        </w:rPr>
        <w:t>, 36, 149–154.</w:t>
      </w:r>
    </w:p>
    <w:p w14:paraId="187E92D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reys, C. &amp; Michiels, N.K. (1997). Flatworms flatten to size up each other. </w:t>
      </w:r>
      <w:r>
        <w:rPr>
          <w:i/>
          <w:iCs/>
          <w:sz w:val="24"/>
          <w:szCs w:val="24"/>
        </w:rPr>
        <w:t>Proc. Biol. Sci.</w:t>
      </w:r>
      <w:r>
        <w:rPr>
          <w:sz w:val="24"/>
          <w:szCs w:val="24"/>
        </w:rPr>
        <w:t>, 264, 1559–1564.</w:t>
      </w:r>
    </w:p>
    <w:p w14:paraId="4AD3A0E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reys, C. &amp; Michiels, N.K. (1998). Sperm trading by volume in a hermaphroditic flatworm with mutual penis intromission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56, 777–785.</w:t>
      </w:r>
    </w:p>
    <w:p w14:paraId="33D0F8F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gner, Jr, W.E. &amp; Sullivan, B.K. (1995). Sexual selection in the Gulf Coast toad,Bufo valliceps: Female choice based on variable characters. </w:t>
      </w:r>
      <w:r>
        <w:rPr>
          <w:i/>
          <w:iCs/>
          <w:sz w:val="24"/>
          <w:szCs w:val="24"/>
        </w:rPr>
        <w:t>Anim. Behav.</w:t>
      </w:r>
      <w:r>
        <w:rPr>
          <w:sz w:val="24"/>
          <w:szCs w:val="24"/>
        </w:rPr>
        <w:t>, 49, 305–319.</w:t>
      </w:r>
    </w:p>
    <w:p w14:paraId="72EAF76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gner, R.H. (1999). Sexual size dimorphism and assortative mating in Razorbills (Alca </w:t>
      </w:r>
      <w:r>
        <w:rPr>
          <w:sz w:val="24"/>
          <w:szCs w:val="24"/>
        </w:rPr>
        <w:lastRenderedPageBreak/>
        <w:t xml:space="preserve">torda). </w:t>
      </w:r>
      <w:r>
        <w:rPr>
          <w:i/>
          <w:iCs/>
          <w:sz w:val="24"/>
          <w:szCs w:val="24"/>
        </w:rPr>
        <w:t>Auk</w:t>
      </w:r>
      <w:r>
        <w:rPr>
          <w:sz w:val="24"/>
          <w:szCs w:val="24"/>
        </w:rPr>
        <w:t>, 116, 542–544.</w:t>
      </w:r>
    </w:p>
    <w:p w14:paraId="3B226A6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ng, D., Forstmeier, W. &amp; Kempenaers, B. (2017). No mutual mate choice for quality in zebra finches: Time to question a widely held assumption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71, 2661–2676.</w:t>
      </w:r>
    </w:p>
    <w:p w14:paraId="3258198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ng, T., Jia, L., Zhai, X., Cui, J. &amp; Wang, J. (2018). Atypical assortative mating based on body size in an explosive-breeding toad from a tropical island of southern China. </w:t>
      </w:r>
      <w:r>
        <w:rPr>
          <w:i/>
          <w:iCs/>
          <w:sz w:val="24"/>
          <w:szCs w:val="24"/>
        </w:rPr>
        <w:t>Behav. Processes</w:t>
      </w:r>
      <w:r>
        <w:rPr>
          <w:sz w:val="24"/>
          <w:szCs w:val="24"/>
        </w:rPr>
        <w:t>, 151, 1–5.</w:t>
      </w:r>
    </w:p>
    <w:p w14:paraId="78D82768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rd, P.I. (1985). The breeding behaviour of Gammarus duebeni. </w:t>
      </w:r>
      <w:r>
        <w:rPr>
          <w:i/>
          <w:iCs/>
          <w:sz w:val="24"/>
          <w:szCs w:val="24"/>
        </w:rPr>
        <w:t>Hydrobiologia</w:t>
      </w:r>
      <w:r>
        <w:rPr>
          <w:sz w:val="24"/>
          <w:szCs w:val="24"/>
        </w:rPr>
        <w:t>, 121, 45–50.</w:t>
      </w:r>
    </w:p>
    <w:p w14:paraId="176CB90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rd, P.I. (1986). A comparative field study of the breeding behaviour of a stream and a pond population of Gammarus Pulex (Amphipoda). </w:t>
      </w:r>
      <w:r>
        <w:rPr>
          <w:i/>
          <w:iCs/>
          <w:sz w:val="24"/>
          <w:szCs w:val="24"/>
        </w:rPr>
        <w:t>Oikos</w:t>
      </w:r>
      <w:r>
        <w:rPr>
          <w:sz w:val="24"/>
          <w:szCs w:val="24"/>
        </w:rPr>
        <w:t>, 46, 29.</w:t>
      </w:r>
    </w:p>
    <w:p w14:paraId="4103A30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rkentin, I.G., James, P.C. &amp; Oliphant, L.W. (1992). Assortative mating in urban-breeding merlins. </w:t>
      </w:r>
      <w:r>
        <w:rPr>
          <w:i/>
          <w:iCs/>
          <w:sz w:val="24"/>
          <w:szCs w:val="24"/>
        </w:rPr>
        <w:t>Condor</w:t>
      </w:r>
      <w:r>
        <w:rPr>
          <w:sz w:val="24"/>
          <w:szCs w:val="24"/>
        </w:rPr>
        <w:t>, 94, 418–426.</w:t>
      </w:r>
    </w:p>
    <w:p w14:paraId="43912632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ells, K.D. (1979). Reproductive behavior and male mating success in a Neotropical toad, Bufo typhonius. </w:t>
      </w:r>
      <w:r>
        <w:rPr>
          <w:i/>
          <w:iCs/>
          <w:sz w:val="24"/>
          <w:szCs w:val="24"/>
        </w:rPr>
        <w:t>Biotropica</w:t>
      </w:r>
      <w:r>
        <w:rPr>
          <w:sz w:val="24"/>
          <w:szCs w:val="24"/>
        </w:rPr>
        <w:t>, 11, 301.</w:t>
      </w:r>
    </w:p>
    <w:p w14:paraId="327314E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en, Y.H. (1993). Sexual dimorphism and mate choice in Hyalella azteca (Amphipoda). </w:t>
      </w:r>
      <w:r>
        <w:rPr>
          <w:i/>
          <w:iCs/>
          <w:sz w:val="24"/>
          <w:szCs w:val="24"/>
        </w:rPr>
        <w:t>Am. Midl. Nat.</w:t>
      </w:r>
      <w:r>
        <w:rPr>
          <w:sz w:val="24"/>
          <w:szCs w:val="24"/>
        </w:rPr>
        <w:t>, 129, 153.</w:t>
      </w:r>
    </w:p>
    <w:p w14:paraId="03F6638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iggins, D.A. (1990). </w:t>
      </w:r>
      <w:r>
        <w:rPr>
          <w:i/>
          <w:iCs/>
          <w:sz w:val="24"/>
          <w:szCs w:val="24"/>
        </w:rPr>
        <w:t>Sources and consequences of variation in quantitative traits in tree swallows Tachycineta bicolor</w:t>
      </w:r>
      <w:r>
        <w:rPr>
          <w:sz w:val="24"/>
          <w:szCs w:val="24"/>
        </w:rPr>
        <w:t>. Thesis. Simon Fraser University.</w:t>
      </w:r>
    </w:p>
    <w:p w14:paraId="1E54D197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ilbur, H.M., Rubenstein, D.I. &amp; Fairchild, L. (1978). Sexual selection in toads: The roles of female choice and male body size. </w:t>
      </w:r>
      <w:r>
        <w:rPr>
          <w:i/>
          <w:iCs/>
          <w:sz w:val="24"/>
          <w:szCs w:val="24"/>
        </w:rPr>
        <w:t>Evolution (N. Y).</w:t>
      </w:r>
      <w:r>
        <w:rPr>
          <w:sz w:val="24"/>
          <w:szCs w:val="24"/>
        </w:rPr>
        <w:t>, 32, 264–270.</w:t>
      </w:r>
    </w:p>
    <w:p w14:paraId="36F9536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illiams, D.D. (2007). Size-assortative pairing in the lotic amphipod Gammarus zaddachi, an examination of hypotheses and the influence of current speed. </w:t>
      </w:r>
      <w:r>
        <w:rPr>
          <w:i/>
          <w:iCs/>
          <w:sz w:val="24"/>
          <w:szCs w:val="24"/>
        </w:rPr>
        <w:t>Aquat. Ecol.</w:t>
      </w:r>
      <w:r>
        <w:rPr>
          <w:sz w:val="24"/>
          <w:szCs w:val="24"/>
        </w:rPr>
        <w:t>, 41, 309–317.</w:t>
      </w:r>
    </w:p>
    <w:p w14:paraId="1600EC6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illoughby, R.R. (1933). Somatic homogamy in man. </w:t>
      </w:r>
      <w:r>
        <w:rPr>
          <w:i/>
          <w:iCs/>
          <w:sz w:val="24"/>
          <w:szCs w:val="24"/>
        </w:rPr>
        <w:t>Hum. Biol.</w:t>
      </w:r>
      <w:r>
        <w:rPr>
          <w:sz w:val="24"/>
          <w:szCs w:val="24"/>
        </w:rPr>
        <w:t>, 5, 690.</w:t>
      </w:r>
    </w:p>
    <w:p w14:paraId="3C79494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  <w:lang w:val="pt-BR"/>
        </w:rPr>
      </w:pPr>
      <w:r>
        <w:rPr>
          <w:sz w:val="24"/>
          <w:szCs w:val="24"/>
        </w:rPr>
        <w:t xml:space="preserve">Włodarczyk, R., Minias, P. &amp; Janiszewski, T. (2016). Size does not matter - No evidence for assortative mating by body size in the Mute Swan Cygnus olor. </w:t>
      </w:r>
      <w:r>
        <w:rPr>
          <w:i/>
          <w:iCs/>
          <w:sz w:val="24"/>
          <w:szCs w:val="24"/>
          <w:lang w:val="pt-BR"/>
        </w:rPr>
        <w:t>Polish J. Ecol.</w:t>
      </w:r>
      <w:r>
        <w:rPr>
          <w:sz w:val="24"/>
          <w:szCs w:val="24"/>
          <w:lang w:val="pt-BR"/>
        </w:rPr>
        <w:t>, 64, 296–301.</w:t>
      </w:r>
    </w:p>
    <w:p w14:paraId="13FC6B21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  <w:lang w:val="pt-BR"/>
        </w:rPr>
        <w:t xml:space="preserve">Wogel, H., Abrunhosa, P.A. &amp; Pombal Jr, J.P. (2005). </w:t>
      </w:r>
      <w:r>
        <w:rPr>
          <w:sz w:val="24"/>
          <w:szCs w:val="24"/>
        </w:rPr>
        <w:t xml:space="preserve">Breeding behaviour and mating success of Phyllomedusa rohdei (Anura, Hylidae) in south‐eastern Brazil. </w:t>
      </w:r>
      <w:r>
        <w:rPr>
          <w:i/>
          <w:iCs/>
          <w:sz w:val="24"/>
          <w:szCs w:val="24"/>
        </w:rPr>
        <w:t>J. Nat. Hist.</w:t>
      </w:r>
      <w:r>
        <w:rPr>
          <w:sz w:val="24"/>
          <w:szCs w:val="24"/>
        </w:rPr>
        <w:t>, 39, 2035–2045.</w:t>
      </w:r>
    </w:p>
    <w:p w14:paraId="55A6980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olański, N. (1994). Assortative mating in somatic traits and its consequences. </w:t>
      </w:r>
      <w:r>
        <w:rPr>
          <w:i/>
          <w:iCs/>
          <w:sz w:val="24"/>
          <w:szCs w:val="24"/>
        </w:rPr>
        <w:t>Stud. Hum. Ecol.</w:t>
      </w:r>
      <w:r>
        <w:rPr>
          <w:sz w:val="24"/>
          <w:szCs w:val="24"/>
        </w:rPr>
        <w:t>, 11, 73–111.</w:t>
      </w:r>
    </w:p>
    <w:p w14:paraId="7322D92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oodward, B.D. (1982). Sexual selection and nonrandom mating patterns in desert anurans (Bufo woodhousei, Scaphiopus couchi, S. multiplicatus and S. bombifrons). </w:t>
      </w:r>
      <w:r>
        <w:rPr>
          <w:i/>
          <w:iCs/>
          <w:sz w:val="24"/>
          <w:szCs w:val="24"/>
        </w:rPr>
        <w:t>Copeia</w:t>
      </w:r>
      <w:r>
        <w:rPr>
          <w:sz w:val="24"/>
          <w:szCs w:val="24"/>
        </w:rPr>
        <w:t>, 1982, 351.</w:t>
      </w:r>
    </w:p>
    <w:p w14:paraId="1AF15EC6" w14:textId="45865098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Xu, J., Bleecker, E.R., Jongepier, H., Howard, T.D., Koppelman, G.H., Postma, D.S.,</w:t>
      </w:r>
      <w:r w:rsidR="0021018E">
        <w:rPr>
          <w:sz w:val="24"/>
          <w:szCs w:val="24"/>
        </w:rPr>
        <w:t xml:space="preserve"> Meyers, D. A. </w:t>
      </w:r>
      <w:r>
        <w:rPr>
          <w:sz w:val="24"/>
          <w:szCs w:val="24"/>
        </w:rPr>
        <w:t xml:space="preserve">(2002). Major recessive gene(s) with considerable residual polygenic effect regulating adult height: Confirmation of genomewide scan results for chromosomes 6, 9, and 12. </w:t>
      </w:r>
      <w:r>
        <w:rPr>
          <w:i/>
          <w:iCs/>
          <w:sz w:val="24"/>
          <w:szCs w:val="24"/>
        </w:rPr>
        <w:t>Am. J. Hum. Genet.</w:t>
      </w:r>
      <w:r>
        <w:rPr>
          <w:sz w:val="24"/>
          <w:szCs w:val="24"/>
        </w:rPr>
        <w:t>, 71, 646–650.</w:t>
      </w:r>
    </w:p>
    <w:p w14:paraId="38CD8EFF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enisetti, S.C. &amp; Hegde, S.N. (2003). Size-related mating and reproductive success in a drosophilid: Phorticella striata. </w:t>
      </w:r>
      <w:r>
        <w:rPr>
          <w:i/>
          <w:iCs/>
          <w:sz w:val="24"/>
          <w:szCs w:val="24"/>
        </w:rPr>
        <w:t>Zool. Stud.</w:t>
      </w:r>
      <w:r>
        <w:rPr>
          <w:sz w:val="24"/>
          <w:szCs w:val="24"/>
        </w:rPr>
        <w:t>, 42, 203–210.</w:t>
      </w:r>
    </w:p>
    <w:p w14:paraId="40F3A7E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oshida, K. (1941). On the heredity of height. </w:t>
      </w:r>
      <w:r>
        <w:rPr>
          <w:i/>
          <w:iCs/>
          <w:sz w:val="24"/>
          <w:szCs w:val="24"/>
        </w:rPr>
        <w:t>Keio J. Med.</w:t>
      </w:r>
      <w:r>
        <w:rPr>
          <w:sz w:val="24"/>
          <w:szCs w:val="24"/>
        </w:rPr>
        <w:t>, 22, 535–553.</w:t>
      </w:r>
    </w:p>
    <w:p w14:paraId="5E7D0589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J., Chen, C., Jin, L., Zhao, L. &amp; Liao, W. (2016a). No evidence for significant effect of body size and age on male mating success in the spot-legged treefrog. </w:t>
      </w:r>
      <w:r>
        <w:rPr>
          <w:i/>
          <w:iCs/>
          <w:sz w:val="24"/>
          <w:szCs w:val="24"/>
        </w:rPr>
        <w:t>Asian Herpetol. Res.</w:t>
      </w:r>
      <w:r>
        <w:rPr>
          <w:sz w:val="24"/>
          <w:szCs w:val="24"/>
        </w:rPr>
        <w:t>, 7, 41–45.</w:t>
      </w:r>
    </w:p>
    <w:p w14:paraId="7D4A3095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 &amp; Chen, J.B. (2013). Mating patterns of Gammarus lacustris (Amphipoda: Gammaridae) from three populations across a gradient on the Tibetan Plateau. </w:t>
      </w:r>
      <w:r>
        <w:rPr>
          <w:i/>
          <w:iCs/>
          <w:sz w:val="24"/>
          <w:szCs w:val="24"/>
        </w:rPr>
        <w:t>Ital. J. Zool.</w:t>
      </w:r>
      <w:r>
        <w:rPr>
          <w:sz w:val="24"/>
          <w:szCs w:val="24"/>
        </w:rPr>
        <w:t>, 80, 608–613.</w:t>
      </w:r>
    </w:p>
    <w:p w14:paraId="2236BFD6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, Deng, Y.H., Zhang, J. &amp; Duan, L.P. (2016b). Size-assortative copulation in the simultaneously hermaphroditic pond snail Radix auricularia (Gastropoda: Pulmonata). </w:t>
      </w:r>
      <w:r>
        <w:rPr>
          <w:i/>
          <w:iCs/>
          <w:sz w:val="24"/>
          <w:szCs w:val="24"/>
        </w:rPr>
        <w:t>Anim. Biol.</w:t>
      </w:r>
      <w:r>
        <w:rPr>
          <w:sz w:val="24"/>
          <w:szCs w:val="24"/>
        </w:rPr>
        <w:t>, 66, 239–247.</w:t>
      </w:r>
    </w:p>
    <w:p w14:paraId="296A4A63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, Li, H.J. &amp; Lu, X. (2013). Mating patterns of Rana kukunoris from three populations </w:t>
      </w:r>
      <w:r>
        <w:rPr>
          <w:sz w:val="24"/>
          <w:szCs w:val="24"/>
        </w:rPr>
        <w:lastRenderedPageBreak/>
        <w:t xml:space="preserve">along an altitudinal gradient on the Tibetan Plateau. </w:t>
      </w:r>
      <w:r>
        <w:rPr>
          <w:i/>
          <w:iCs/>
          <w:sz w:val="24"/>
          <w:szCs w:val="24"/>
        </w:rPr>
        <w:t>Anim. Biol.</w:t>
      </w:r>
      <w:r>
        <w:rPr>
          <w:sz w:val="24"/>
          <w:szCs w:val="24"/>
        </w:rPr>
        <w:t>, 63, 131–138.</w:t>
      </w:r>
    </w:p>
    <w:p w14:paraId="6DB4830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 &amp; Lu, X. (2010). Mating patterns of Minshan’s Toad (Bufo minshanicus) from three populations along an altitudinal gradient. </w:t>
      </w:r>
      <w:r>
        <w:rPr>
          <w:i/>
          <w:iCs/>
          <w:sz w:val="24"/>
          <w:szCs w:val="24"/>
        </w:rPr>
        <w:t>Zoolog. Sci.</w:t>
      </w:r>
      <w:r>
        <w:rPr>
          <w:sz w:val="24"/>
          <w:szCs w:val="24"/>
        </w:rPr>
        <w:t>, 27, 856–860.</w:t>
      </w:r>
    </w:p>
    <w:p w14:paraId="411416F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 &amp; Lu, X. (2012). Mating pattern variability across three Asiatic toad (Bufo gargarizans gargarizans) populations. </w:t>
      </w:r>
      <w:r>
        <w:rPr>
          <w:i/>
          <w:iCs/>
          <w:sz w:val="24"/>
          <w:szCs w:val="24"/>
        </w:rPr>
        <w:t>North. West. J. Zool.</w:t>
      </w:r>
      <w:r>
        <w:rPr>
          <w:sz w:val="24"/>
          <w:szCs w:val="24"/>
        </w:rPr>
        <w:t>, 8, 241–246.</w:t>
      </w:r>
    </w:p>
    <w:p w14:paraId="3AC2A13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 &amp; Lu, X. (2013). Lack of male mate choice in the Minshan’s toad (Bufo gargarizans minshanicus). </w:t>
      </w:r>
      <w:r>
        <w:rPr>
          <w:i/>
          <w:iCs/>
          <w:sz w:val="24"/>
          <w:szCs w:val="24"/>
        </w:rPr>
        <w:t>North. West. J. Zool.</w:t>
      </w:r>
      <w:r>
        <w:rPr>
          <w:sz w:val="24"/>
          <w:szCs w:val="24"/>
        </w:rPr>
        <w:t>, 9, 121–126.</w:t>
      </w:r>
    </w:p>
    <w:p w14:paraId="57B02C8C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 &amp; Sharma, M.D. (2012). Sex recognition and mate choice by male Bufo gargarizans in Central China. </w:t>
      </w:r>
      <w:r>
        <w:rPr>
          <w:i/>
          <w:iCs/>
          <w:sz w:val="24"/>
          <w:szCs w:val="24"/>
        </w:rPr>
        <w:t>Zoolog. Sci.</w:t>
      </w:r>
      <w:r>
        <w:rPr>
          <w:sz w:val="24"/>
          <w:szCs w:val="24"/>
        </w:rPr>
        <w:t>, 29, 347–350.</w:t>
      </w:r>
    </w:p>
    <w:p w14:paraId="1CA9E814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, T.L. &amp; Wang, L.M. (2013). Mate choice and mechanical constraint on size-assortative paring success in a simultaneous hermaphroditic pond snail Radix lagotis (Gastropoda: Pulmonata) on the Tibetan Plateau. </w:t>
      </w:r>
      <w:r>
        <w:rPr>
          <w:i/>
          <w:iCs/>
          <w:sz w:val="24"/>
          <w:szCs w:val="24"/>
        </w:rPr>
        <w:t>Ethology</w:t>
      </w:r>
      <w:r>
        <w:rPr>
          <w:sz w:val="24"/>
          <w:szCs w:val="24"/>
        </w:rPr>
        <w:t>, 119, 738–744.</w:t>
      </w:r>
    </w:p>
    <w:p w14:paraId="3D390C5A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sa, Y. (1996). The effects of body size on mating features in a field population of the hermaphroditic sea hare Aplysia kurodai Baba, 1937 (Gastropoda: Opisthobranchia). </w:t>
      </w:r>
      <w:r>
        <w:rPr>
          <w:i/>
          <w:iCs/>
          <w:sz w:val="24"/>
          <w:szCs w:val="24"/>
        </w:rPr>
        <w:t>J. Molluscan Stud.</w:t>
      </w:r>
      <w:r>
        <w:rPr>
          <w:sz w:val="24"/>
          <w:szCs w:val="24"/>
        </w:rPr>
        <w:t>, 62, 381–386.</w:t>
      </w:r>
    </w:p>
    <w:p w14:paraId="509B9E4E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Zieliński, D. (1998). Life cycle and altitude range of Gammarus leopoliensis Jażdżewski &amp; Konopacka, 1989 (Amphipoda) in South-Eastern Poland. </w:t>
      </w:r>
      <w:r>
        <w:rPr>
          <w:i/>
          <w:iCs/>
          <w:sz w:val="24"/>
          <w:szCs w:val="24"/>
        </w:rPr>
        <w:t>Crustaceana</w:t>
      </w:r>
      <w:r>
        <w:rPr>
          <w:sz w:val="24"/>
          <w:szCs w:val="24"/>
        </w:rPr>
        <w:t>, 71, 129–143.</w:t>
      </w:r>
    </w:p>
    <w:p w14:paraId="7D14E65B" w14:textId="77777777" w:rsidR="00293B5A" w:rsidRDefault="00293B5A" w:rsidP="00293B5A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Zietsch, B.P., Verweij, K.J.H., Heath, A.C. &amp; Martin, N.G. (2011). Variation in human mate choice: Simultaneously investigating heritability, parental influence, sexual imprinting, and assortative mating. </w:t>
      </w:r>
      <w:r>
        <w:rPr>
          <w:i/>
          <w:iCs/>
          <w:sz w:val="24"/>
          <w:szCs w:val="24"/>
        </w:rPr>
        <w:t>Am. Nat.</w:t>
      </w:r>
      <w:r>
        <w:rPr>
          <w:sz w:val="24"/>
          <w:szCs w:val="24"/>
        </w:rPr>
        <w:t>, 177, 605–616.</w:t>
      </w:r>
    </w:p>
    <w:p w14:paraId="695A6625" w14:textId="2C5DF5FD" w:rsidR="006C0E3A" w:rsidRDefault="00293B5A" w:rsidP="002E0000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Zimmer, S.M. (2014). </w:t>
      </w:r>
      <w:r>
        <w:rPr>
          <w:i/>
          <w:iCs/>
          <w:sz w:val="24"/>
          <w:szCs w:val="24"/>
        </w:rPr>
        <w:t>Mating strategies and inbreeding in the orb-weaving spider genus Argiope (Araneae: Araneidae)</w:t>
      </w:r>
      <w:r>
        <w:rPr>
          <w:sz w:val="24"/>
          <w:szCs w:val="24"/>
        </w:rPr>
        <w:t>. Dissertati. Universität Hamburg, Hamburg.</w:t>
      </w:r>
      <w:r>
        <w:rPr>
          <w:sz w:val="24"/>
          <w:szCs w:val="24"/>
        </w:rPr>
        <w:fldChar w:fldCharType="end"/>
      </w:r>
    </w:p>
    <w:p w14:paraId="2EE40521" w14:textId="04FF0974" w:rsidR="002500B2" w:rsidRDefault="005E7784" w:rsidP="005B53B5">
      <w:pPr>
        <w:widowControl w:val="0"/>
        <w:autoSpaceDE w:val="0"/>
        <w:autoSpaceDN w:val="0"/>
        <w:adjustRightInd w:val="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>Boas (1903)</w:t>
      </w:r>
    </w:p>
    <w:p w14:paraId="56924AFC" w14:textId="32DF7EEF" w:rsidR="005E7784" w:rsidRDefault="005E7784" w:rsidP="00293B5A">
      <w:pPr>
        <w:rPr>
          <w:sz w:val="24"/>
          <w:szCs w:val="24"/>
        </w:rPr>
      </w:pPr>
      <w:r>
        <w:rPr>
          <w:sz w:val="24"/>
          <w:szCs w:val="24"/>
        </w:rPr>
        <w:t>Coulter (1986)</w:t>
      </w:r>
    </w:p>
    <w:p w14:paraId="2987304F" w14:textId="293F0A64" w:rsidR="005E7784" w:rsidRDefault="005E7784" w:rsidP="00293B5A">
      <w:pPr>
        <w:rPr>
          <w:sz w:val="24"/>
          <w:szCs w:val="24"/>
        </w:rPr>
      </w:pPr>
      <w:r>
        <w:rPr>
          <w:sz w:val="24"/>
          <w:szCs w:val="24"/>
        </w:rPr>
        <w:t>Fairbairn (1988)</w:t>
      </w:r>
    </w:p>
    <w:p w14:paraId="57E8BA6A" w14:textId="7816530A" w:rsidR="005E7784" w:rsidRPr="007F4459" w:rsidRDefault="005E7784" w:rsidP="00293B5A">
      <w:pPr>
        <w:rPr>
          <w:sz w:val="24"/>
          <w:szCs w:val="24"/>
          <w:lang w:val="en-GB"/>
        </w:rPr>
      </w:pPr>
      <w:r w:rsidRPr="007F4459">
        <w:rPr>
          <w:sz w:val="24"/>
          <w:szCs w:val="24"/>
          <w:lang w:val="en-GB"/>
        </w:rPr>
        <w:t>Malina</w:t>
      </w:r>
      <w:r w:rsidR="007F4459" w:rsidRPr="007F4459">
        <w:rPr>
          <w:sz w:val="24"/>
          <w:szCs w:val="24"/>
          <w:lang w:val="en-GB"/>
        </w:rPr>
        <w:t xml:space="preserve">, RM, Selby, HA, </w:t>
      </w:r>
      <w:proofErr w:type="spellStart"/>
      <w:r w:rsidR="007F4459" w:rsidRPr="007F4459">
        <w:rPr>
          <w:sz w:val="24"/>
          <w:szCs w:val="24"/>
          <w:lang w:val="en-GB"/>
        </w:rPr>
        <w:t>Buschang</w:t>
      </w:r>
      <w:proofErr w:type="spellEnd"/>
      <w:r w:rsidR="007F4459" w:rsidRPr="007F4459">
        <w:rPr>
          <w:sz w:val="24"/>
          <w:szCs w:val="24"/>
          <w:lang w:val="en-GB"/>
        </w:rPr>
        <w:t>, PH, Aronson, WL, Little, BB</w:t>
      </w:r>
      <w:r w:rsidRPr="007F4459">
        <w:rPr>
          <w:sz w:val="24"/>
          <w:szCs w:val="24"/>
          <w:lang w:val="en-GB"/>
        </w:rPr>
        <w:t xml:space="preserve"> (1983)</w:t>
      </w:r>
    </w:p>
    <w:p w14:paraId="1F5DA308" w14:textId="4DE44AAF" w:rsidR="005E7784" w:rsidRPr="004C0FD7" w:rsidRDefault="005E7784" w:rsidP="00293B5A">
      <w:pPr>
        <w:rPr>
          <w:sz w:val="24"/>
          <w:szCs w:val="24"/>
          <w:lang w:val="de-DE"/>
        </w:rPr>
      </w:pPr>
      <w:r w:rsidRPr="004C0FD7">
        <w:rPr>
          <w:sz w:val="24"/>
          <w:szCs w:val="24"/>
          <w:lang w:val="de-DE"/>
        </w:rPr>
        <w:t>Petersen, X., Fischer, X. (1996)</w:t>
      </w:r>
    </w:p>
    <w:p w14:paraId="2DA79931" w14:textId="3A5872A0" w:rsidR="005E7784" w:rsidRPr="004C0FD7" w:rsidRDefault="005E7784" w:rsidP="00293B5A">
      <w:pPr>
        <w:rPr>
          <w:sz w:val="24"/>
          <w:szCs w:val="24"/>
          <w:lang w:val="de-DE"/>
        </w:rPr>
      </w:pPr>
      <w:r w:rsidRPr="004C0FD7">
        <w:rPr>
          <w:sz w:val="24"/>
          <w:szCs w:val="24"/>
          <w:lang w:val="de-DE"/>
        </w:rPr>
        <w:t>Schurch</w:t>
      </w:r>
      <w:r w:rsidR="00B24B0B" w:rsidRPr="004C0FD7">
        <w:rPr>
          <w:sz w:val="24"/>
          <w:szCs w:val="24"/>
          <w:lang w:val="de-DE"/>
        </w:rPr>
        <w:t>, R, Dik, H</w:t>
      </w:r>
      <w:r w:rsidRPr="004C0FD7">
        <w:rPr>
          <w:sz w:val="24"/>
          <w:szCs w:val="24"/>
          <w:lang w:val="de-DE"/>
        </w:rPr>
        <w:t xml:space="preserve"> (2010)</w:t>
      </w:r>
    </w:p>
    <w:p w14:paraId="2F78C004" w14:textId="19A39531" w:rsidR="005E7784" w:rsidRPr="000F25D9" w:rsidRDefault="005E7784" w:rsidP="00293B5A">
      <w:pPr>
        <w:rPr>
          <w:sz w:val="24"/>
          <w:szCs w:val="24"/>
          <w:lang w:val="nl-NL"/>
        </w:rPr>
      </w:pPr>
      <w:r w:rsidRPr="000F25D9">
        <w:rPr>
          <w:sz w:val="24"/>
          <w:szCs w:val="24"/>
          <w:lang w:val="nl-NL"/>
        </w:rPr>
        <w:t>Sutherland</w:t>
      </w:r>
      <w:r w:rsidR="00B24B0B" w:rsidRPr="000F25D9">
        <w:rPr>
          <w:sz w:val="24"/>
          <w:szCs w:val="24"/>
          <w:lang w:val="nl-NL"/>
        </w:rPr>
        <w:t xml:space="preserve">, DL, </w:t>
      </w:r>
      <w:proofErr w:type="spellStart"/>
      <w:r w:rsidR="00B24B0B" w:rsidRPr="000F25D9">
        <w:rPr>
          <w:sz w:val="24"/>
          <w:szCs w:val="24"/>
          <w:lang w:val="nl-NL"/>
        </w:rPr>
        <w:t>Hogg</w:t>
      </w:r>
      <w:proofErr w:type="spellEnd"/>
      <w:r w:rsidR="00B24B0B" w:rsidRPr="000F25D9">
        <w:rPr>
          <w:sz w:val="24"/>
          <w:szCs w:val="24"/>
          <w:lang w:val="nl-NL"/>
        </w:rPr>
        <w:t xml:space="preserve">, ID, Waas, JR </w:t>
      </w:r>
      <w:r w:rsidRPr="000F25D9">
        <w:rPr>
          <w:sz w:val="24"/>
          <w:szCs w:val="24"/>
          <w:lang w:val="nl-NL"/>
        </w:rPr>
        <w:t>(2007)</w:t>
      </w:r>
    </w:p>
    <w:p w14:paraId="3C8F4EE8" w14:textId="0AFFCC64" w:rsidR="005E7784" w:rsidRPr="000F25D9" w:rsidRDefault="00856F0B" w:rsidP="00293B5A">
      <w:pPr>
        <w:rPr>
          <w:sz w:val="24"/>
          <w:szCs w:val="24"/>
          <w:lang w:val="nl-NL"/>
        </w:rPr>
      </w:pPr>
      <w:proofErr w:type="spellStart"/>
      <w:r w:rsidRPr="000F25D9">
        <w:rPr>
          <w:sz w:val="24"/>
          <w:szCs w:val="24"/>
          <w:lang w:val="nl-NL"/>
        </w:rPr>
        <w:t>Crozier</w:t>
      </w:r>
      <w:proofErr w:type="spellEnd"/>
      <w:r w:rsidRPr="000F25D9">
        <w:rPr>
          <w:sz w:val="24"/>
          <w:szCs w:val="24"/>
          <w:lang w:val="nl-NL"/>
        </w:rPr>
        <w:t xml:space="preserve"> (1918)</w:t>
      </w:r>
    </w:p>
    <w:p w14:paraId="59015C12" w14:textId="212D9B20" w:rsidR="004B6BB3" w:rsidRPr="000F25D9" w:rsidRDefault="004B6BB3" w:rsidP="00293B5A">
      <w:pPr>
        <w:rPr>
          <w:sz w:val="24"/>
          <w:szCs w:val="24"/>
          <w:lang w:val="nl-NL"/>
        </w:rPr>
      </w:pPr>
      <w:r w:rsidRPr="000F25D9">
        <w:rPr>
          <w:sz w:val="24"/>
          <w:szCs w:val="24"/>
          <w:lang w:val="nl-NL"/>
        </w:rPr>
        <w:t xml:space="preserve">Jones, </w:t>
      </w:r>
      <w:r w:rsidR="008D40B2" w:rsidRPr="000F25D9">
        <w:rPr>
          <w:sz w:val="24"/>
          <w:szCs w:val="24"/>
          <w:lang w:val="nl-NL"/>
        </w:rPr>
        <w:t>AA</w:t>
      </w:r>
      <w:r w:rsidRPr="000F25D9">
        <w:rPr>
          <w:sz w:val="24"/>
          <w:szCs w:val="24"/>
          <w:lang w:val="nl-NL"/>
        </w:rPr>
        <w:t>, Montgomery, X (1991)</w:t>
      </w:r>
    </w:p>
    <w:p w14:paraId="4A05B7D4" w14:textId="5FE54615" w:rsidR="0046742A" w:rsidRPr="000F25D9" w:rsidRDefault="0046742A" w:rsidP="00293B5A">
      <w:pPr>
        <w:rPr>
          <w:sz w:val="24"/>
          <w:szCs w:val="24"/>
          <w:lang w:val="nl-NL"/>
        </w:rPr>
      </w:pPr>
      <w:r w:rsidRPr="000F25D9">
        <w:rPr>
          <w:sz w:val="24"/>
          <w:szCs w:val="24"/>
          <w:lang w:val="nl-NL"/>
        </w:rPr>
        <w:t>Robertson, JGM (1986)</w:t>
      </w:r>
    </w:p>
    <w:p w14:paraId="55EEB93A" w14:textId="7285BB3E" w:rsidR="00540C9E" w:rsidRPr="000F25D9" w:rsidRDefault="00540C9E" w:rsidP="00293B5A">
      <w:pPr>
        <w:rPr>
          <w:sz w:val="24"/>
          <w:szCs w:val="24"/>
          <w:lang w:val="nl-NL"/>
        </w:rPr>
      </w:pPr>
      <w:proofErr w:type="spellStart"/>
      <w:r w:rsidRPr="000F25D9">
        <w:rPr>
          <w:sz w:val="24"/>
          <w:szCs w:val="24"/>
          <w:lang w:val="nl-NL"/>
        </w:rPr>
        <w:t>Sharma</w:t>
      </w:r>
      <w:proofErr w:type="spellEnd"/>
      <w:r w:rsidRPr="000F25D9">
        <w:rPr>
          <w:sz w:val="24"/>
          <w:szCs w:val="24"/>
          <w:lang w:val="nl-NL"/>
        </w:rPr>
        <w:t xml:space="preserve">, K, </w:t>
      </w:r>
      <w:proofErr w:type="spellStart"/>
      <w:r w:rsidRPr="000F25D9">
        <w:rPr>
          <w:sz w:val="24"/>
          <w:szCs w:val="24"/>
          <w:lang w:val="nl-NL"/>
        </w:rPr>
        <w:t>Byard</w:t>
      </w:r>
      <w:proofErr w:type="spellEnd"/>
      <w:r w:rsidRPr="000F25D9">
        <w:rPr>
          <w:sz w:val="24"/>
          <w:szCs w:val="24"/>
          <w:lang w:val="nl-NL"/>
        </w:rPr>
        <w:t xml:space="preserve">, PJ, Russell, JM, </w:t>
      </w:r>
      <w:proofErr w:type="spellStart"/>
      <w:r w:rsidRPr="000F25D9">
        <w:rPr>
          <w:sz w:val="24"/>
          <w:szCs w:val="24"/>
          <w:lang w:val="nl-NL"/>
        </w:rPr>
        <w:t>Rao</w:t>
      </w:r>
      <w:proofErr w:type="spellEnd"/>
      <w:r w:rsidRPr="000F25D9">
        <w:rPr>
          <w:sz w:val="24"/>
          <w:szCs w:val="24"/>
          <w:lang w:val="nl-NL"/>
        </w:rPr>
        <w:t>, DC</w:t>
      </w:r>
    </w:p>
    <w:p w14:paraId="2493D02B" w14:textId="50E04DC0" w:rsidR="006B58CD" w:rsidRPr="000F25D9" w:rsidRDefault="006B58CD" w:rsidP="00293B5A">
      <w:pPr>
        <w:rPr>
          <w:sz w:val="24"/>
          <w:szCs w:val="24"/>
          <w:lang w:val="de-DE"/>
        </w:rPr>
      </w:pPr>
      <w:r w:rsidRPr="000F25D9">
        <w:rPr>
          <w:sz w:val="24"/>
          <w:szCs w:val="24"/>
          <w:lang w:val="de-DE"/>
        </w:rPr>
        <w:t>Spuhler, JN (1967)</w:t>
      </w:r>
    </w:p>
    <w:p w14:paraId="363003BB" w14:textId="547E1EFA" w:rsidR="006B58CD" w:rsidRPr="000F25D9" w:rsidRDefault="006B58CD" w:rsidP="00293B5A">
      <w:pPr>
        <w:rPr>
          <w:sz w:val="24"/>
          <w:szCs w:val="24"/>
          <w:lang w:val="de-DE"/>
        </w:rPr>
      </w:pPr>
      <w:r w:rsidRPr="000F25D9">
        <w:rPr>
          <w:sz w:val="24"/>
          <w:szCs w:val="24"/>
          <w:lang w:val="de-DE"/>
        </w:rPr>
        <w:t>Spuhler, JN (1968)</w:t>
      </w:r>
    </w:p>
    <w:p w14:paraId="305DD4F4" w14:textId="3B3D085C" w:rsidR="00584788" w:rsidRPr="000F25D9" w:rsidRDefault="00584788" w:rsidP="00293B5A">
      <w:pPr>
        <w:rPr>
          <w:sz w:val="24"/>
          <w:szCs w:val="24"/>
          <w:lang w:val="de-DE"/>
        </w:rPr>
      </w:pPr>
      <w:r w:rsidRPr="000F25D9">
        <w:rPr>
          <w:sz w:val="24"/>
          <w:szCs w:val="24"/>
          <w:lang w:val="de-DE"/>
        </w:rPr>
        <w:t>Susanne, C (1977)</w:t>
      </w:r>
    </w:p>
    <w:p w14:paraId="5A0052CA" w14:textId="62C713FE" w:rsidR="00747982" w:rsidRDefault="00747982" w:rsidP="00293B5A">
      <w:pPr>
        <w:rPr>
          <w:sz w:val="24"/>
          <w:szCs w:val="24"/>
          <w:lang w:val="en-GB"/>
        </w:rPr>
      </w:pPr>
      <w:r>
        <w:rPr>
          <w:sz w:val="24"/>
          <w:szCs w:val="24"/>
          <w:lang w:val="en-GB"/>
        </w:rPr>
        <w:t xml:space="preserve">Thomas, F, </w:t>
      </w:r>
      <w:proofErr w:type="spellStart"/>
      <w:r>
        <w:rPr>
          <w:sz w:val="24"/>
          <w:szCs w:val="24"/>
          <w:lang w:val="en-GB"/>
        </w:rPr>
        <w:t>Liautard</w:t>
      </w:r>
      <w:proofErr w:type="spellEnd"/>
      <w:r>
        <w:rPr>
          <w:sz w:val="24"/>
          <w:szCs w:val="24"/>
          <w:lang w:val="en-GB"/>
        </w:rPr>
        <w:t xml:space="preserve">, C, </w:t>
      </w:r>
      <w:proofErr w:type="spellStart"/>
      <w:r>
        <w:rPr>
          <w:sz w:val="24"/>
          <w:szCs w:val="24"/>
          <w:lang w:val="en-GB"/>
        </w:rPr>
        <w:t>Cezilly</w:t>
      </w:r>
      <w:proofErr w:type="spellEnd"/>
      <w:r>
        <w:rPr>
          <w:sz w:val="24"/>
          <w:szCs w:val="24"/>
          <w:lang w:val="en-GB"/>
        </w:rPr>
        <w:t>, F, Renaud, F (1998)</w:t>
      </w:r>
    </w:p>
    <w:p w14:paraId="02446F75" w14:textId="1D39384C" w:rsidR="002E0000" w:rsidRPr="00540C9E" w:rsidRDefault="0074211E" w:rsidP="00293B5A">
      <w:pPr>
        <w:rPr>
          <w:sz w:val="24"/>
          <w:szCs w:val="24"/>
          <w:lang w:val="en-GB"/>
        </w:rPr>
      </w:pPr>
      <w:r>
        <w:rPr>
          <w:sz w:val="24"/>
          <w:szCs w:val="24"/>
          <w:lang w:val="en-GB"/>
        </w:rPr>
        <w:t>Veuille, M (1986</w:t>
      </w:r>
      <w:r w:rsidR="002E0000">
        <w:rPr>
          <w:sz w:val="24"/>
          <w:szCs w:val="24"/>
          <w:lang w:val="en-GB"/>
        </w:rPr>
        <w:t>)</w:t>
      </w:r>
    </w:p>
    <w:sectPr w:rsidR="002E0000" w:rsidRPr="00540C9E" w:rsidSect="005C054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4B7310"/>
    <w:multiLevelType w:val="hybridMultilevel"/>
    <w:tmpl w:val="0436F5E4"/>
    <w:lvl w:ilvl="0" w:tplc="4862568E">
      <w:start w:val="1"/>
      <w:numFmt w:val="decimal"/>
      <w:pStyle w:val="berschrift1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642740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7869"/>
    <w:rsid w:val="00086877"/>
    <w:rsid w:val="000F25D9"/>
    <w:rsid w:val="00185A06"/>
    <w:rsid w:val="0021018E"/>
    <w:rsid w:val="002319CF"/>
    <w:rsid w:val="00244130"/>
    <w:rsid w:val="002500B2"/>
    <w:rsid w:val="00293B5A"/>
    <w:rsid w:val="00294294"/>
    <w:rsid w:val="002B0CA6"/>
    <w:rsid w:val="002E0000"/>
    <w:rsid w:val="002F7050"/>
    <w:rsid w:val="003A3B26"/>
    <w:rsid w:val="00400FE2"/>
    <w:rsid w:val="00406CF4"/>
    <w:rsid w:val="004202F9"/>
    <w:rsid w:val="0046742A"/>
    <w:rsid w:val="004B6BB3"/>
    <w:rsid w:val="004C0FD7"/>
    <w:rsid w:val="00535B7B"/>
    <w:rsid w:val="00540C9E"/>
    <w:rsid w:val="00581D3A"/>
    <w:rsid w:val="00584788"/>
    <w:rsid w:val="005B53B5"/>
    <w:rsid w:val="005C0548"/>
    <w:rsid w:val="005E7784"/>
    <w:rsid w:val="006B58CD"/>
    <w:rsid w:val="006C0E3A"/>
    <w:rsid w:val="00725B96"/>
    <w:rsid w:val="0074211E"/>
    <w:rsid w:val="00747982"/>
    <w:rsid w:val="007E1F12"/>
    <w:rsid w:val="007F4459"/>
    <w:rsid w:val="00856F0B"/>
    <w:rsid w:val="008D40B2"/>
    <w:rsid w:val="008F20C4"/>
    <w:rsid w:val="009248AF"/>
    <w:rsid w:val="00A21298"/>
    <w:rsid w:val="00A47869"/>
    <w:rsid w:val="00A762F2"/>
    <w:rsid w:val="00B24B0B"/>
    <w:rsid w:val="00BD5A54"/>
    <w:rsid w:val="00BE65A7"/>
    <w:rsid w:val="00CB67E3"/>
    <w:rsid w:val="00CC2206"/>
    <w:rsid w:val="00CD1AE1"/>
    <w:rsid w:val="00CD36C4"/>
    <w:rsid w:val="00CF1B52"/>
    <w:rsid w:val="00D13DD8"/>
    <w:rsid w:val="00D85758"/>
    <w:rsid w:val="00DB5A96"/>
    <w:rsid w:val="00DC4732"/>
    <w:rsid w:val="00EE6AA5"/>
    <w:rsid w:val="00F14835"/>
    <w:rsid w:val="00F26486"/>
    <w:rsid w:val="00F6568A"/>
    <w:rsid w:val="00F8222A"/>
    <w:rsid w:val="00FB47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7E73C3"/>
  <w15:chartTrackingRefBased/>
  <w15:docId w15:val="{9D4525D8-DDC6-4F5C-9D61-03DEF1935A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93B5A"/>
    <w:pPr>
      <w:spacing w:after="0" w:line="240" w:lineRule="auto"/>
    </w:pPr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248AF"/>
    <w:pPr>
      <w:keepNext/>
      <w:keepLines/>
      <w:numPr>
        <w:numId w:val="1"/>
      </w:numPr>
      <w:spacing w:before="240" w:line="259" w:lineRule="auto"/>
      <w:outlineLvl w:val="0"/>
    </w:pPr>
    <w:rPr>
      <w:rFonts w:asciiTheme="majorHAnsi" w:eastAsiaTheme="majorEastAsia" w:hAnsiTheme="majorHAnsi" w:cstheme="majorBidi"/>
      <w:color w:val="000000" w:themeColor="text1"/>
      <w:kern w:val="2"/>
      <w:sz w:val="32"/>
      <w:szCs w:val="32"/>
      <w:lang w:val="en-GB" w:eastAsia="en-US"/>
      <w14:ligatures w14:val="standardContextual"/>
    </w:rPr>
  </w:style>
  <w:style w:type="paragraph" w:styleId="berschrift2">
    <w:name w:val="heading 2"/>
    <w:basedOn w:val="Standard"/>
    <w:next w:val="Standard"/>
    <w:link w:val="berschrift2Zchn"/>
    <w:semiHidden/>
    <w:unhideWhenUsed/>
    <w:qFormat/>
    <w:rsid w:val="00A47869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GB" w:eastAsia="en-US"/>
      <w14:ligatures w14:val="standardContextual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47869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GB" w:eastAsia="en-US"/>
      <w14:ligatures w14:val="standardContextual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47869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2"/>
      <w:szCs w:val="22"/>
      <w:lang w:val="en-GB" w:eastAsia="en-US"/>
      <w14:ligatures w14:val="standardContextual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47869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2"/>
      <w:szCs w:val="22"/>
      <w:lang w:val="en-GB" w:eastAsia="en-US"/>
      <w14:ligatures w14:val="standardContextual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47869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2"/>
      <w:szCs w:val="22"/>
      <w:lang w:val="en-GB" w:eastAsia="en-US"/>
      <w14:ligatures w14:val="standardContextual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47869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2"/>
      <w:szCs w:val="22"/>
      <w:lang w:val="en-GB" w:eastAsia="en-US"/>
      <w14:ligatures w14:val="standardContextual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47869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2"/>
      <w:szCs w:val="22"/>
      <w:lang w:val="en-GB" w:eastAsia="en-US"/>
      <w14:ligatures w14:val="standardContextual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47869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2"/>
      <w:szCs w:val="22"/>
      <w:lang w:val="en-GB" w:eastAsia="en-US"/>
      <w14:ligatures w14:val="standardContextua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9248AF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semiHidden/>
    <w:rsid w:val="00A4786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4786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47869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47869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47869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47869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47869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47869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A47869"/>
    <w:pPr>
      <w:spacing w:after="80"/>
      <w:contextualSpacing/>
    </w:pPr>
    <w:rPr>
      <w:rFonts w:asciiTheme="majorHAnsi" w:eastAsiaTheme="majorEastAsia" w:hAnsiTheme="majorHAnsi" w:cstheme="majorBidi"/>
      <w:color w:val="auto"/>
      <w:spacing w:val="-10"/>
      <w:sz w:val="56"/>
      <w:szCs w:val="56"/>
      <w:lang w:val="en-GB" w:eastAsia="en-US"/>
      <w14:ligatures w14:val="standardContextual"/>
    </w:rPr>
  </w:style>
  <w:style w:type="character" w:customStyle="1" w:styleId="TitelZchn">
    <w:name w:val="Titel Zchn"/>
    <w:basedOn w:val="Absatz-Standardschriftart"/>
    <w:link w:val="Titel"/>
    <w:uiPriority w:val="10"/>
    <w:rsid w:val="00A4786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47869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GB" w:eastAsia="en-US"/>
      <w14:ligatures w14:val="standardContextual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4786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A47869"/>
    <w:pPr>
      <w:spacing w:before="160" w:after="160" w:line="259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2"/>
      <w:szCs w:val="22"/>
      <w:lang w:val="en-GB" w:eastAsia="en-US"/>
      <w14:ligatures w14:val="standardContextual"/>
    </w:rPr>
  </w:style>
  <w:style w:type="character" w:customStyle="1" w:styleId="ZitatZchn">
    <w:name w:val="Zitat Zchn"/>
    <w:basedOn w:val="Absatz-Standardschriftart"/>
    <w:link w:val="Zitat"/>
    <w:uiPriority w:val="29"/>
    <w:rsid w:val="00A47869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A47869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color w:val="auto"/>
      <w:kern w:val="2"/>
      <w:sz w:val="22"/>
      <w:szCs w:val="22"/>
      <w:lang w:val="en-GB" w:eastAsia="en-US"/>
      <w14:ligatures w14:val="standardContextual"/>
    </w:rPr>
  </w:style>
  <w:style w:type="character" w:styleId="IntensiveHervorhebung">
    <w:name w:val="Intense Emphasis"/>
    <w:basedOn w:val="Absatz-Standardschriftart"/>
    <w:uiPriority w:val="21"/>
    <w:qFormat/>
    <w:rsid w:val="00A47869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4786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2"/>
      <w:szCs w:val="22"/>
      <w:lang w:val="en-GB" w:eastAsia="en-US"/>
      <w14:ligatures w14:val="standardContextual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47869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A47869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semiHidden/>
    <w:unhideWhenUsed/>
    <w:rsid w:val="00293B5A"/>
    <w:rPr>
      <w:color w:val="0066FF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293B5A"/>
    <w:rPr>
      <w:color w:val="96607D" w:themeColor="followedHyperlink"/>
      <w:u w:val="single"/>
    </w:rPr>
  </w:style>
  <w:style w:type="paragraph" w:customStyle="1" w:styleId="msonormal0">
    <w:name w:val="msonormal"/>
    <w:basedOn w:val="Standard"/>
    <w:uiPriority w:val="99"/>
    <w:rsid w:val="00293B5A"/>
    <w:pPr>
      <w:spacing w:before="100" w:beforeAutospacing="1" w:after="100" w:afterAutospacing="1"/>
    </w:pPr>
    <w:rPr>
      <w:color w:val="auto"/>
      <w:kern w:val="0"/>
      <w:sz w:val="24"/>
      <w:szCs w:val="24"/>
      <w:lang w:val="pt-BR" w:eastAsia="pt-BR"/>
    </w:rPr>
  </w:style>
  <w:style w:type="paragraph" w:styleId="StandardWeb">
    <w:name w:val="Normal (Web)"/>
    <w:basedOn w:val="Standard"/>
    <w:uiPriority w:val="99"/>
    <w:semiHidden/>
    <w:unhideWhenUsed/>
    <w:rsid w:val="00293B5A"/>
    <w:pPr>
      <w:spacing w:before="100" w:beforeAutospacing="1" w:after="100" w:afterAutospacing="1"/>
    </w:pPr>
    <w:rPr>
      <w:color w:val="auto"/>
      <w:kern w:val="0"/>
      <w:sz w:val="24"/>
      <w:szCs w:val="24"/>
      <w:lang w:val="pt-BR" w:eastAsia="pt-BR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93B5A"/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93B5A"/>
    <w:rPr>
      <w:rFonts w:ascii="Times New Roman" w:eastAsia="Times New Roman" w:hAnsi="Times New Roman" w:cs="Times New Roman"/>
      <w:color w:val="000000"/>
      <w:kern w:val="28"/>
      <w:sz w:val="24"/>
      <w:szCs w:val="24"/>
      <w:lang w:val="en-CA" w:eastAsia="en-CA"/>
      <w14:ligatures w14:val="none"/>
    </w:rPr>
  </w:style>
  <w:style w:type="paragraph" w:styleId="Kopfzeile">
    <w:name w:val="header"/>
    <w:basedOn w:val="Standard"/>
    <w:link w:val="KopfzeileZchn"/>
    <w:uiPriority w:val="99"/>
    <w:semiHidden/>
    <w:unhideWhenUsed/>
    <w:rsid w:val="00293B5A"/>
    <w:pPr>
      <w:tabs>
        <w:tab w:val="center" w:pos="4320"/>
        <w:tab w:val="right" w:pos="8640"/>
      </w:tabs>
    </w:pPr>
    <w:rPr>
      <w:rFonts w:ascii="Garamond" w:hAnsi="Garamond"/>
      <w:color w:val="008000"/>
      <w:w w:val="120"/>
      <w:kern w:val="0"/>
      <w:sz w:val="24"/>
      <w:szCs w:val="24"/>
      <w:lang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293B5A"/>
    <w:rPr>
      <w:rFonts w:ascii="Garamond" w:eastAsia="Times New Roman" w:hAnsi="Garamond" w:cs="Times New Roman"/>
      <w:color w:val="008000"/>
      <w:w w:val="120"/>
      <w:kern w:val="0"/>
      <w:sz w:val="24"/>
      <w:szCs w:val="24"/>
      <w:lang w:val="en-CA"/>
      <w14:ligatures w14:val="none"/>
    </w:rPr>
  </w:style>
  <w:style w:type="paragraph" w:styleId="Fuzeile">
    <w:name w:val="footer"/>
    <w:basedOn w:val="Standard"/>
    <w:link w:val="FuzeileZchn"/>
    <w:uiPriority w:val="99"/>
    <w:semiHidden/>
    <w:unhideWhenUsed/>
    <w:rsid w:val="00293B5A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293B5A"/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  <w14:ligatures w14:val="non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93B5A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93B5A"/>
    <w:rPr>
      <w:rFonts w:ascii="Times New Roman" w:eastAsia="Times New Roman" w:hAnsi="Times New Roman" w:cs="Times New Roman"/>
      <w:b/>
      <w:bCs/>
      <w:color w:val="000000"/>
      <w:kern w:val="28"/>
      <w:sz w:val="20"/>
      <w:szCs w:val="20"/>
      <w:lang w:val="en-CA" w:eastAsia="en-CA"/>
      <w14:ligatures w14:val="non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3B5A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3B5A"/>
    <w:rPr>
      <w:rFonts w:ascii="Lucida Grande" w:eastAsia="Times New Roman" w:hAnsi="Lucida Grande" w:cs="Lucida Grande"/>
      <w:color w:val="000000"/>
      <w:kern w:val="28"/>
      <w:sz w:val="18"/>
      <w:szCs w:val="18"/>
      <w:lang w:val="en-CA" w:eastAsia="en-CA"/>
      <w14:ligatures w14:val="none"/>
    </w:rPr>
  </w:style>
  <w:style w:type="paragraph" w:customStyle="1" w:styleId="MathematicaCellText">
    <w:name w:val="MathematicaCellText"/>
    <w:uiPriority w:val="99"/>
    <w:rsid w:val="00293B5A"/>
    <w:pPr>
      <w:widowControl w:val="0"/>
      <w:suppressAutoHyphens/>
      <w:autoSpaceDE w:val="0"/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:lang w:val="en-US" w:eastAsia="ar-SA"/>
      <w14:ligatures w14:val="none"/>
    </w:rPr>
  </w:style>
  <w:style w:type="paragraph" w:customStyle="1" w:styleId="SombreamentoEscuro-nfase11">
    <w:name w:val="Sombreamento Escuro - Ênfase 11"/>
    <w:uiPriority w:val="99"/>
    <w:semiHidden/>
    <w:rsid w:val="00293B5A"/>
    <w:pPr>
      <w:spacing w:after="0" w:line="240" w:lineRule="auto"/>
    </w:pPr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  <w14:ligatures w14:val="none"/>
    </w:rPr>
  </w:style>
  <w:style w:type="paragraph" w:customStyle="1" w:styleId="Body1">
    <w:name w:val="Body 1"/>
    <w:uiPriority w:val="99"/>
    <w:rsid w:val="00293B5A"/>
    <w:pPr>
      <w:spacing w:after="0" w:line="240" w:lineRule="auto"/>
      <w:outlineLvl w:val="0"/>
    </w:pPr>
    <w:rPr>
      <w:rFonts w:ascii="Helvetica" w:eastAsia="ヒラギノ角ゴ Pro W3" w:hAnsi="Helvetica" w:cs="Times New Roman"/>
      <w:color w:val="000000"/>
      <w:kern w:val="0"/>
      <w:sz w:val="24"/>
      <w:szCs w:val="24"/>
      <w:lang w:val="en-US"/>
      <w14:ligatures w14:val="none"/>
    </w:rPr>
  </w:style>
  <w:style w:type="character" w:styleId="Kommentarzeichen">
    <w:name w:val="annotation reference"/>
    <w:uiPriority w:val="99"/>
    <w:semiHidden/>
    <w:unhideWhenUsed/>
    <w:rsid w:val="00293B5A"/>
    <w:rPr>
      <w:sz w:val="18"/>
      <w:szCs w:val="18"/>
    </w:rPr>
  </w:style>
  <w:style w:type="character" w:customStyle="1" w:styleId="authors-list-item">
    <w:name w:val="authors-list-item"/>
    <w:basedOn w:val="Absatz-Standardschriftart"/>
    <w:rsid w:val="005E7784"/>
  </w:style>
  <w:style w:type="character" w:customStyle="1" w:styleId="author-sup-separator">
    <w:name w:val="author-sup-separator"/>
    <w:basedOn w:val="Absatz-Standardschriftart"/>
    <w:rsid w:val="005E7784"/>
  </w:style>
  <w:style w:type="character" w:customStyle="1" w:styleId="comma">
    <w:name w:val="comma"/>
    <w:basedOn w:val="Absatz-Standardschriftart"/>
    <w:rsid w:val="005E778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336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20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00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338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838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11209</Words>
  <Characters>63895</Characters>
  <Application>Microsoft Office Word</Application>
  <DocSecurity>0</DocSecurity>
  <Lines>532</Lines>
  <Paragraphs>14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vin Rieck</dc:creator>
  <cp:keywords/>
  <dc:description/>
  <cp:lastModifiedBy>Marvin Rieck</cp:lastModifiedBy>
  <cp:revision>45</cp:revision>
  <dcterms:created xsi:type="dcterms:W3CDTF">2024-02-27T14:29:00Z</dcterms:created>
  <dcterms:modified xsi:type="dcterms:W3CDTF">2024-03-01T10:00:00Z</dcterms:modified>
</cp:coreProperties>
</file>